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3A528" w14:textId="5945487D" w:rsidR="00982470" w:rsidRPr="009E4175" w:rsidRDefault="00982470" w:rsidP="009E4175">
      <w:pPr>
        <w:rPr>
          <w:b/>
          <w:lang w:val="en-CA"/>
        </w:rPr>
      </w:pPr>
      <w:bookmarkStart w:id="0" w:name="_GoBack"/>
      <w:bookmarkEnd w:id="0"/>
      <w:r w:rsidRPr="009E4175">
        <w:rPr>
          <w:b/>
          <w:lang w:val="en-CA"/>
        </w:rPr>
        <w:t xml:space="preserve">Additional File 2: </w:t>
      </w:r>
      <w:r>
        <w:rPr>
          <w:b/>
          <w:lang w:val="en-CA"/>
        </w:rPr>
        <w:t xml:space="preserve">Detailed </w:t>
      </w:r>
      <w:r w:rsidR="00BD642A">
        <w:rPr>
          <w:b/>
          <w:lang w:val="en-CA"/>
        </w:rPr>
        <w:t>M</w:t>
      </w:r>
      <w:r>
        <w:rPr>
          <w:b/>
          <w:lang w:val="en-CA"/>
        </w:rPr>
        <w:t xml:space="preserve">ethods of </w:t>
      </w:r>
      <w:r w:rsidRPr="009E4175">
        <w:rPr>
          <w:b/>
          <w:lang w:val="en-CA"/>
        </w:rPr>
        <w:t>Terms of</w:t>
      </w:r>
      <w:r w:rsidRPr="6923E18E">
        <w:rPr>
          <w:i/>
          <w:iCs/>
          <w:lang w:val="en-CA"/>
        </w:rPr>
        <w:t xml:space="preserve"> </w:t>
      </w:r>
      <w:r w:rsidRPr="009E4175">
        <w:rPr>
          <w:b/>
          <w:iCs/>
          <w:lang w:val="en-CA"/>
        </w:rPr>
        <w:t>Reference</w:t>
      </w:r>
      <w:r w:rsidR="00BD642A">
        <w:rPr>
          <w:b/>
          <w:iCs/>
          <w:lang w:val="en-CA"/>
        </w:rPr>
        <w:t xml:space="preserve"> Development</w:t>
      </w:r>
    </w:p>
    <w:p w14:paraId="29EE6FF9" w14:textId="77777777" w:rsidR="00982470" w:rsidRDefault="00982470" w:rsidP="00982470">
      <w:pPr>
        <w:keepNext/>
        <w:jc w:val="both"/>
        <w:rPr>
          <w:lang w:val="en-CA"/>
        </w:rPr>
      </w:pPr>
    </w:p>
    <w:p w14:paraId="6173C3C0" w14:textId="691D1CEE" w:rsidR="00982470" w:rsidRDefault="00982470" w:rsidP="00982470">
      <w:pPr>
        <w:keepNext/>
        <w:jc w:val="both"/>
        <w:rPr>
          <w:lang w:val="en-CA"/>
        </w:rPr>
      </w:pPr>
      <w:r>
        <w:rPr>
          <w:lang w:val="en-CA"/>
        </w:rPr>
        <w:t>As per a recommendation from our local Ontario SPOR SUPPORT Unit (within the Ottawa Methods Centre, ZM), p</w:t>
      </w:r>
      <w:r w:rsidRPr="40EAC124">
        <w:rPr>
          <w:lang w:val="en-CA"/>
        </w:rPr>
        <w:t xml:space="preserve">atient partners (TH, SS), the study co-investigators (MML, JP) and research assistants (SA, MF) developed a patient partner terms of reference document to describe how the team planned to work together. The primary goal was to create a working document to provide guidance and a shared set of expectations, however all elements were modifiable in that they could be updated to suit the teams’ needs as </w:t>
      </w:r>
      <w:r>
        <w:rPr>
          <w:lang w:val="en-CA"/>
        </w:rPr>
        <w:t>time went on</w:t>
      </w:r>
      <w:r w:rsidRPr="40EAC124">
        <w:rPr>
          <w:lang w:val="en-CA"/>
        </w:rPr>
        <w:t xml:space="preserve">. Our terms of reference document was crafted  using the template suggested by INVOLVE </w:t>
      </w:r>
      <w:r w:rsidRPr="6B7B9C38">
        <w:fldChar w:fldCharType="begin"/>
      </w:r>
      <w:r w:rsidR="005E2383">
        <w:instrText xml:space="preserve"> ADDIN EN.CITE &lt;EndNote&gt;&lt;Cite&gt;&lt;Author&gt;NIHR&lt;/Author&gt;&lt;RecNum&gt;35&lt;/RecNum&gt;&lt;DisplayText&gt;(19)&lt;/DisplayText&gt;&lt;record&gt;&lt;rec-number&gt;35&lt;/rec-number&gt;&lt;foreign-keys&gt;&lt;key app="EN" db-id="s92evtzpks5z0uev9v0pdr9bd2tfwzvvvsa5" timestamp="1558017854"&gt;35&lt;/key&gt;&lt;/foreign-keys&gt;&lt;ref-type name="Web Page"&gt;12&lt;/ref-type&gt;&lt;contributors&gt;&lt;authors&gt;&lt;author&gt;NIHR INVOLVE,&lt;/author&gt;&lt;/authors&gt;&lt;/contributors&gt;&lt;titles&gt;&lt;title&gt;Template one: Terms of Reference&lt;/title&gt;&lt;/titles&gt;&lt;number&gt;May 16, 2019&lt;/number&gt;&lt;dates&gt;&lt;/dates&gt;&lt;urls&gt;&lt;related-urls&gt;&lt;url&gt;https://www.invo.org.uk/getting-started/template-one/&lt;/url&gt;&lt;/related-urls&gt;&lt;/urls&gt;&lt;/record&gt;&lt;/Cite&gt;&lt;/EndNote&gt;</w:instrText>
      </w:r>
      <w:r w:rsidRPr="6B7B9C38">
        <w:rPr>
          <w:lang w:val="en-CA"/>
        </w:rPr>
        <w:fldChar w:fldCharType="separate"/>
      </w:r>
      <w:r w:rsidR="005E2383" w:rsidRPr="005E2383">
        <w:rPr>
          <w:noProof/>
        </w:rPr>
        <w:t>(19)</w:t>
      </w:r>
      <w:r w:rsidRPr="6B7B9C38">
        <w:fldChar w:fldCharType="end"/>
      </w:r>
      <w:r w:rsidRPr="40EAC124">
        <w:rPr>
          <w:lang w:val="en-CA"/>
        </w:rPr>
        <w:t>. Key sections outlined within the terms of reference include</w:t>
      </w:r>
      <w:r>
        <w:rPr>
          <w:lang w:val="en-CA"/>
        </w:rPr>
        <w:t xml:space="preserve">d the aims and responsibilities of the patient partner group, patient partner recruitment strategy, a key point of contact for patient partners, how the group planned to review the patient engagement </w:t>
      </w:r>
      <w:r w:rsidR="00D07B39">
        <w:rPr>
          <w:lang w:val="en-CA"/>
        </w:rPr>
        <w:t>program</w:t>
      </w:r>
      <w:r>
        <w:rPr>
          <w:lang w:val="en-CA"/>
        </w:rPr>
        <w:t xml:space="preserve"> and terms of reference, the format of meetings, sharing of materials, reimbursement, and definitions of key terms. </w:t>
      </w:r>
    </w:p>
    <w:p w14:paraId="31297CE2" w14:textId="77777777" w:rsidR="00982470" w:rsidRDefault="00982470" w:rsidP="00982470">
      <w:pPr>
        <w:jc w:val="both"/>
        <w:rPr>
          <w:lang w:val="en-CA"/>
        </w:rPr>
      </w:pPr>
    </w:p>
    <w:p w14:paraId="1FA8C5AB" w14:textId="50E92CCA" w:rsidR="00982470" w:rsidRDefault="00982470" w:rsidP="00982470">
      <w:pPr>
        <w:jc w:val="both"/>
        <w:rPr>
          <w:lang w:val="en-CA"/>
        </w:rPr>
      </w:pPr>
      <w:r w:rsidRPr="6B7B9C38">
        <w:rPr>
          <w:lang w:val="en-CA"/>
        </w:rPr>
        <w:t xml:space="preserve">The template was modified as appropriate; for instance, additional components suggested by our patient partners were added. TH recommended that a hierarchical map of reporting relationships be developed to clearly outline who was leading or involved in each project. Furthermore, sections felt to be irrelevant or unnecessary were not used. For example, our SPOR SUPPORT unit noted that other research teams have included signed, non-disclosure agreements, but encouraged that we proceed in a manner that was felt to be appropriate for our team. As we felt this component was not necessary, </w:t>
      </w:r>
      <w:r>
        <w:rPr>
          <w:lang w:val="en-CA"/>
        </w:rPr>
        <w:t>the team</w:t>
      </w:r>
      <w:r w:rsidRPr="6B7B9C38">
        <w:rPr>
          <w:lang w:val="en-CA"/>
        </w:rPr>
        <w:t xml:space="preserve"> instead briefly discussed that materials and discussions should be treated as confidential and only shared within the </w:t>
      </w:r>
      <w:r>
        <w:rPr>
          <w:lang w:val="en-CA"/>
        </w:rPr>
        <w:t>group</w:t>
      </w:r>
      <w:r w:rsidRPr="6B7B9C38">
        <w:rPr>
          <w:lang w:val="en-CA"/>
        </w:rPr>
        <w:t xml:space="preserve">. </w:t>
      </w:r>
    </w:p>
    <w:p w14:paraId="4CF30739" w14:textId="22690461" w:rsidR="00BD642A" w:rsidRDefault="00BD642A" w:rsidP="00982470">
      <w:pPr>
        <w:jc w:val="both"/>
        <w:rPr>
          <w:lang w:val="en-CA"/>
        </w:rPr>
      </w:pPr>
    </w:p>
    <w:p w14:paraId="31D9BB94" w14:textId="08FDFB67" w:rsidR="00BD642A" w:rsidRDefault="00BD642A" w:rsidP="00982470">
      <w:pPr>
        <w:jc w:val="both"/>
        <w:rPr>
          <w:lang w:val="en-CA"/>
        </w:rPr>
      </w:pPr>
    </w:p>
    <w:p w14:paraId="12A261B5" w14:textId="7A8B1492" w:rsidR="00BD642A" w:rsidRDefault="00BD642A" w:rsidP="00982470">
      <w:pPr>
        <w:jc w:val="both"/>
        <w:rPr>
          <w:lang w:val="en-CA"/>
        </w:rPr>
      </w:pPr>
    </w:p>
    <w:p w14:paraId="44A1319B" w14:textId="76F8D7DA" w:rsidR="00BD642A" w:rsidRDefault="00BD642A" w:rsidP="00982470">
      <w:pPr>
        <w:jc w:val="both"/>
        <w:rPr>
          <w:lang w:val="en-CA"/>
        </w:rPr>
      </w:pPr>
    </w:p>
    <w:p w14:paraId="437DD083" w14:textId="4CB5176B" w:rsidR="00BD642A" w:rsidRDefault="00BD642A" w:rsidP="00982470">
      <w:pPr>
        <w:jc w:val="both"/>
        <w:rPr>
          <w:lang w:val="en-CA"/>
        </w:rPr>
      </w:pPr>
    </w:p>
    <w:p w14:paraId="5A5037F0" w14:textId="527EEABF" w:rsidR="00BD642A" w:rsidRDefault="00BD642A" w:rsidP="00982470">
      <w:pPr>
        <w:jc w:val="both"/>
        <w:rPr>
          <w:lang w:val="en-CA"/>
        </w:rPr>
      </w:pPr>
    </w:p>
    <w:p w14:paraId="6A008530" w14:textId="3102808B" w:rsidR="00BD642A" w:rsidRDefault="00BD642A" w:rsidP="00982470">
      <w:pPr>
        <w:jc w:val="both"/>
        <w:rPr>
          <w:lang w:val="en-CA"/>
        </w:rPr>
      </w:pPr>
    </w:p>
    <w:p w14:paraId="480A22DF" w14:textId="47E89EB3" w:rsidR="00BD642A" w:rsidRDefault="00BD642A" w:rsidP="00982470">
      <w:pPr>
        <w:jc w:val="both"/>
        <w:rPr>
          <w:lang w:val="en-CA"/>
        </w:rPr>
      </w:pPr>
    </w:p>
    <w:p w14:paraId="421D2320" w14:textId="72D96441" w:rsidR="00BD642A" w:rsidRDefault="00BD642A" w:rsidP="00982470">
      <w:pPr>
        <w:jc w:val="both"/>
        <w:rPr>
          <w:lang w:val="en-CA"/>
        </w:rPr>
      </w:pPr>
    </w:p>
    <w:p w14:paraId="18E80575" w14:textId="18260617" w:rsidR="00BD642A" w:rsidRDefault="00BD642A" w:rsidP="00982470">
      <w:pPr>
        <w:jc w:val="both"/>
        <w:rPr>
          <w:lang w:val="en-CA"/>
        </w:rPr>
      </w:pPr>
    </w:p>
    <w:p w14:paraId="05C456C2" w14:textId="5840FF02" w:rsidR="00BD642A" w:rsidRDefault="00BD642A" w:rsidP="00982470">
      <w:pPr>
        <w:jc w:val="both"/>
        <w:rPr>
          <w:lang w:val="en-CA"/>
        </w:rPr>
      </w:pPr>
    </w:p>
    <w:p w14:paraId="5083C1D9" w14:textId="69B07EAA" w:rsidR="00BD642A" w:rsidRDefault="00BD642A" w:rsidP="00982470">
      <w:pPr>
        <w:jc w:val="both"/>
        <w:rPr>
          <w:lang w:val="en-CA"/>
        </w:rPr>
      </w:pPr>
    </w:p>
    <w:p w14:paraId="32F841FC" w14:textId="79082E8B" w:rsidR="00BD642A" w:rsidRDefault="00BD642A" w:rsidP="00982470">
      <w:pPr>
        <w:jc w:val="both"/>
        <w:rPr>
          <w:lang w:val="en-CA"/>
        </w:rPr>
      </w:pPr>
    </w:p>
    <w:p w14:paraId="49EE8E12" w14:textId="5FCD20E1" w:rsidR="00BD642A" w:rsidRDefault="00BD642A" w:rsidP="00982470">
      <w:pPr>
        <w:jc w:val="both"/>
        <w:rPr>
          <w:lang w:val="en-CA"/>
        </w:rPr>
      </w:pPr>
    </w:p>
    <w:p w14:paraId="5B73377F" w14:textId="6E24E238" w:rsidR="00BD642A" w:rsidRDefault="00BD642A" w:rsidP="00982470">
      <w:pPr>
        <w:jc w:val="both"/>
        <w:rPr>
          <w:lang w:val="en-CA"/>
        </w:rPr>
      </w:pPr>
    </w:p>
    <w:p w14:paraId="18076B71" w14:textId="6FB19382" w:rsidR="00BD642A" w:rsidRDefault="00BD642A" w:rsidP="00982470">
      <w:pPr>
        <w:jc w:val="both"/>
        <w:rPr>
          <w:lang w:val="en-CA"/>
        </w:rPr>
      </w:pPr>
    </w:p>
    <w:p w14:paraId="0A74CAAE" w14:textId="3D9030C8" w:rsidR="00BD642A" w:rsidRDefault="00BD642A" w:rsidP="00982470">
      <w:pPr>
        <w:jc w:val="both"/>
        <w:rPr>
          <w:lang w:val="en-CA"/>
        </w:rPr>
      </w:pPr>
    </w:p>
    <w:p w14:paraId="5FAC2BA4" w14:textId="6B131B40" w:rsidR="00BD642A" w:rsidRDefault="00BD642A" w:rsidP="00982470">
      <w:pPr>
        <w:jc w:val="both"/>
        <w:rPr>
          <w:lang w:val="en-CA"/>
        </w:rPr>
      </w:pPr>
    </w:p>
    <w:p w14:paraId="57095CEF" w14:textId="1D3F323D" w:rsidR="00BD642A" w:rsidRDefault="00BD642A" w:rsidP="00982470">
      <w:pPr>
        <w:jc w:val="both"/>
        <w:rPr>
          <w:lang w:val="en-CA"/>
        </w:rPr>
      </w:pPr>
    </w:p>
    <w:p w14:paraId="1C7719D7" w14:textId="2027121E" w:rsidR="00BD642A" w:rsidRDefault="00BD642A" w:rsidP="00982470">
      <w:pPr>
        <w:jc w:val="both"/>
        <w:rPr>
          <w:lang w:val="en-CA"/>
        </w:rPr>
      </w:pPr>
    </w:p>
    <w:p w14:paraId="15EEC78B" w14:textId="0469CD48" w:rsidR="00BD642A" w:rsidRDefault="00BD642A" w:rsidP="00982470">
      <w:pPr>
        <w:jc w:val="both"/>
        <w:rPr>
          <w:lang w:val="en-CA"/>
        </w:rPr>
      </w:pPr>
    </w:p>
    <w:p w14:paraId="69F4F5F5" w14:textId="758C97AF" w:rsidR="00BD642A" w:rsidRDefault="00BD642A" w:rsidP="00982470">
      <w:pPr>
        <w:jc w:val="both"/>
        <w:rPr>
          <w:lang w:val="en-CA"/>
        </w:rPr>
      </w:pPr>
    </w:p>
    <w:sectPr w:rsidR="00BD642A" w:rsidSect="00F2654B">
      <w:footerReference w:type="default" r:id="rId12"/>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7DBC" w16cex:dateUtc="2020-07-15T17:06:00Z"/>
  <w16cex:commentExtensible w16cex:durableId="22B98F5C" w16cex:dateUtc="2020-07-15T18:21:00Z"/>
  <w16cex:commentExtensible w16cex:durableId="22BAD620" w16cex:dateUtc="2020-07-16T17:35:00Z"/>
  <w16cex:commentExtensible w16cex:durableId="22BAD633" w16cex:dateUtc="2020-07-16T17:35:00Z"/>
  <w16cex:commentExtensible w16cex:durableId="22BA9280" w16cex:dateUtc="2020-07-16T12:46:00Z"/>
  <w16cex:commentExtensible w16cex:durableId="22BAB6F9" w16cex:dateUtc="2020-07-16T15: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70232" w14:textId="77777777" w:rsidR="003D3A5A" w:rsidRDefault="003D3A5A">
      <w:r>
        <w:separator/>
      </w:r>
    </w:p>
  </w:endnote>
  <w:endnote w:type="continuationSeparator" w:id="0">
    <w:p w14:paraId="1B8CC143" w14:textId="77777777" w:rsidR="003D3A5A" w:rsidRDefault="003D3A5A">
      <w:r>
        <w:continuationSeparator/>
      </w:r>
    </w:p>
  </w:endnote>
  <w:endnote w:type="continuationNotice" w:id="1">
    <w:p w14:paraId="5F773ED6" w14:textId="77777777" w:rsidR="003D3A5A" w:rsidRDefault="003D3A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stem Font Regular">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4251000"/>
      <w:docPartObj>
        <w:docPartGallery w:val="Page Numbers (Bottom of Page)"/>
        <w:docPartUnique/>
      </w:docPartObj>
    </w:sdtPr>
    <w:sdtEndPr>
      <w:rPr>
        <w:noProof/>
      </w:rPr>
    </w:sdtEndPr>
    <w:sdtContent>
      <w:p w14:paraId="675F7142" w14:textId="46E9EB46" w:rsidR="00DE6BB8" w:rsidRDefault="00DE6BB8">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3606B45" w14:textId="77777777" w:rsidR="00DE6BB8" w:rsidRDefault="00DE6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18D8B8" w14:textId="77777777" w:rsidR="003D3A5A" w:rsidRDefault="003D3A5A">
      <w:r>
        <w:separator/>
      </w:r>
    </w:p>
  </w:footnote>
  <w:footnote w:type="continuationSeparator" w:id="0">
    <w:p w14:paraId="39DCC570" w14:textId="77777777" w:rsidR="003D3A5A" w:rsidRDefault="003D3A5A">
      <w:r>
        <w:continuationSeparator/>
      </w:r>
    </w:p>
  </w:footnote>
  <w:footnote w:type="continuationNotice" w:id="1">
    <w:p w14:paraId="418D75A8" w14:textId="77777777" w:rsidR="003D3A5A" w:rsidRDefault="003D3A5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97B5C"/>
    <w:multiLevelType w:val="hybridMultilevel"/>
    <w:tmpl w:val="B1CE9A08"/>
    <w:lvl w:ilvl="0" w:tplc="9C38931E">
      <w:start w:val="1"/>
      <w:numFmt w:val="bullet"/>
      <w:lvlText w:val="→"/>
      <w:lvlJc w:val="left"/>
      <w:pPr>
        <w:tabs>
          <w:tab w:val="num" w:pos="720"/>
        </w:tabs>
        <w:ind w:left="720" w:hanging="360"/>
      </w:pPr>
      <w:rPr>
        <w:rFonts w:ascii="System Font Regular" w:hAnsi="System Font Regular" w:hint="default"/>
      </w:rPr>
    </w:lvl>
    <w:lvl w:ilvl="1" w:tplc="72B2990E" w:tentative="1">
      <w:start w:val="1"/>
      <w:numFmt w:val="bullet"/>
      <w:lvlText w:val="→"/>
      <w:lvlJc w:val="left"/>
      <w:pPr>
        <w:tabs>
          <w:tab w:val="num" w:pos="1440"/>
        </w:tabs>
        <w:ind w:left="1440" w:hanging="360"/>
      </w:pPr>
      <w:rPr>
        <w:rFonts w:ascii="System Font Regular" w:hAnsi="System Font Regular" w:hint="default"/>
      </w:rPr>
    </w:lvl>
    <w:lvl w:ilvl="2" w:tplc="4FB67068" w:tentative="1">
      <w:start w:val="1"/>
      <w:numFmt w:val="bullet"/>
      <w:lvlText w:val="→"/>
      <w:lvlJc w:val="left"/>
      <w:pPr>
        <w:tabs>
          <w:tab w:val="num" w:pos="2160"/>
        </w:tabs>
        <w:ind w:left="2160" w:hanging="360"/>
      </w:pPr>
      <w:rPr>
        <w:rFonts w:ascii="System Font Regular" w:hAnsi="System Font Regular" w:hint="default"/>
      </w:rPr>
    </w:lvl>
    <w:lvl w:ilvl="3" w:tplc="C0C25D9E" w:tentative="1">
      <w:start w:val="1"/>
      <w:numFmt w:val="bullet"/>
      <w:lvlText w:val="→"/>
      <w:lvlJc w:val="left"/>
      <w:pPr>
        <w:tabs>
          <w:tab w:val="num" w:pos="2880"/>
        </w:tabs>
        <w:ind w:left="2880" w:hanging="360"/>
      </w:pPr>
      <w:rPr>
        <w:rFonts w:ascii="System Font Regular" w:hAnsi="System Font Regular" w:hint="default"/>
      </w:rPr>
    </w:lvl>
    <w:lvl w:ilvl="4" w:tplc="E23489E6" w:tentative="1">
      <w:start w:val="1"/>
      <w:numFmt w:val="bullet"/>
      <w:lvlText w:val="→"/>
      <w:lvlJc w:val="left"/>
      <w:pPr>
        <w:tabs>
          <w:tab w:val="num" w:pos="3600"/>
        </w:tabs>
        <w:ind w:left="3600" w:hanging="360"/>
      </w:pPr>
      <w:rPr>
        <w:rFonts w:ascii="System Font Regular" w:hAnsi="System Font Regular" w:hint="default"/>
      </w:rPr>
    </w:lvl>
    <w:lvl w:ilvl="5" w:tplc="AC469622" w:tentative="1">
      <w:start w:val="1"/>
      <w:numFmt w:val="bullet"/>
      <w:lvlText w:val="→"/>
      <w:lvlJc w:val="left"/>
      <w:pPr>
        <w:tabs>
          <w:tab w:val="num" w:pos="4320"/>
        </w:tabs>
        <w:ind w:left="4320" w:hanging="360"/>
      </w:pPr>
      <w:rPr>
        <w:rFonts w:ascii="System Font Regular" w:hAnsi="System Font Regular" w:hint="default"/>
      </w:rPr>
    </w:lvl>
    <w:lvl w:ilvl="6" w:tplc="0CD6F3DA" w:tentative="1">
      <w:start w:val="1"/>
      <w:numFmt w:val="bullet"/>
      <w:lvlText w:val="→"/>
      <w:lvlJc w:val="left"/>
      <w:pPr>
        <w:tabs>
          <w:tab w:val="num" w:pos="5040"/>
        </w:tabs>
        <w:ind w:left="5040" w:hanging="360"/>
      </w:pPr>
      <w:rPr>
        <w:rFonts w:ascii="System Font Regular" w:hAnsi="System Font Regular" w:hint="default"/>
      </w:rPr>
    </w:lvl>
    <w:lvl w:ilvl="7" w:tplc="92962834" w:tentative="1">
      <w:start w:val="1"/>
      <w:numFmt w:val="bullet"/>
      <w:lvlText w:val="→"/>
      <w:lvlJc w:val="left"/>
      <w:pPr>
        <w:tabs>
          <w:tab w:val="num" w:pos="5760"/>
        </w:tabs>
        <w:ind w:left="5760" w:hanging="360"/>
      </w:pPr>
      <w:rPr>
        <w:rFonts w:ascii="System Font Regular" w:hAnsi="System Font Regular" w:hint="default"/>
      </w:rPr>
    </w:lvl>
    <w:lvl w:ilvl="8" w:tplc="9AB81AD2" w:tentative="1">
      <w:start w:val="1"/>
      <w:numFmt w:val="bullet"/>
      <w:lvlText w:val="→"/>
      <w:lvlJc w:val="left"/>
      <w:pPr>
        <w:tabs>
          <w:tab w:val="num" w:pos="6480"/>
        </w:tabs>
        <w:ind w:left="6480" w:hanging="360"/>
      </w:pPr>
      <w:rPr>
        <w:rFonts w:ascii="System Font Regular" w:hAnsi="System Font Regular" w:hint="default"/>
      </w:rPr>
    </w:lvl>
  </w:abstractNum>
  <w:abstractNum w:abstractNumId="1" w15:restartNumberingAfterBreak="0">
    <w:nsid w:val="0B223C04"/>
    <w:multiLevelType w:val="hybridMultilevel"/>
    <w:tmpl w:val="9100245E"/>
    <w:lvl w:ilvl="0" w:tplc="0EC28C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946BBA"/>
    <w:multiLevelType w:val="hybridMultilevel"/>
    <w:tmpl w:val="2A92821E"/>
    <w:lvl w:ilvl="0" w:tplc="2F5A04B0">
      <w:start w:val="1"/>
      <w:numFmt w:val="bullet"/>
      <w:lvlText w:val="→"/>
      <w:lvlJc w:val="left"/>
      <w:pPr>
        <w:tabs>
          <w:tab w:val="num" w:pos="720"/>
        </w:tabs>
        <w:ind w:left="720" w:hanging="360"/>
      </w:pPr>
      <w:rPr>
        <w:rFonts w:ascii="System Font Regular" w:hAnsi="System Font Regular" w:hint="default"/>
      </w:rPr>
    </w:lvl>
    <w:lvl w:ilvl="1" w:tplc="21066C66" w:tentative="1">
      <w:start w:val="1"/>
      <w:numFmt w:val="bullet"/>
      <w:lvlText w:val="→"/>
      <w:lvlJc w:val="left"/>
      <w:pPr>
        <w:tabs>
          <w:tab w:val="num" w:pos="1440"/>
        </w:tabs>
        <w:ind w:left="1440" w:hanging="360"/>
      </w:pPr>
      <w:rPr>
        <w:rFonts w:ascii="System Font Regular" w:hAnsi="System Font Regular" w:hint="default"/>
      </w:rPr>
    </w:lvl>
    <w:lvl w:ilvl="2" w:tplc="F3E8B932" w:tentative="1">
      <w:start w:val="1"/>
      <w:numFmt w:val="bullet"/>
      <w:lvlText w:val="→"/>
      <w:lvlJc w:val="left"/>
      <w:pPr>
        <w:tabs>
          <w:tab w:val="num" w:pos="2160"/>
        </w:tabs>
        <w:ind w:left="2160" w:hanging="360"/>
      </w:pPr>
      <w:rPr>
        <w:rFonts w:ascii="System Font Regular" w:hAnsi="System Font Regular" w:hint="default"/>
      </w:rPr>
    </w:lvl>
    <w:lvl w:ilvl="3" w:tplc="5F3867E0" w:tentative="1">
      <w:start w:val="1"/>
      <w:numFmt w:val="bullet"/>
      <w:lvlText w:val="→"/>
      <w:lvlJc w:val="left"/>
      <w:pPr>
        <w:tabs>
          <w:tab w:val="num" w:pos="2880"/>
        </w:tabs>
        <w:ind w:left="2880" w:hanging="360"/>
      </w:pPr>
      <w:rPr>
        <w:rFonts w:ascii="System Font Regular" w:hAnsi="System Font Regular" w:hint="default"/>
      </w:rPr>
    </w:lvl>
    <w:lvl w:ilvl="4" w:tplc="748A63DA" w:tentative="1">
      <w:start w:val="1"/>
      <w:numFmt w:val="bullet"/>
      <w:lvlText w:val="→"/>
      <w:lvlJc w:val="left"/>
      <w:pPr>
        <w:tabs>
          <w:tab w:val="num" w:pos="3600"/>
        </w:tabs>
        <w:ind w:left="3600" w:hanging="360"/>
      </w:pPr>
      <w:rPr>
        <w:rFonts w:ascii="System Font Regular" w:hAnsi="System Font Regular" w:hint="default"/>
      </w:rPr>
    </w:lvl>
    <w:lvl w:ilvl="5" w:tplc="3AE85AD2" w:tentative="1">
      <w:start w:val="1"/>
      <w:numFmt w:val="bullet"/>
      <w:lvlText w:val="→"/>
      <w:lvlJc w:val="left"/>
      <w:pPr>
        <w:tabs>
          <w:tab w:val="num" w:pos="4320"/>
        </w:tabs>
        <w:ind w:left="4320" w:hanging="360"/>
      </w:pPr>
      <w:rPr>
        <w:rFonts w:ascii="System Font Regular" w:hAnsi="System Font Regular" w:hint="default"/>
      </w:rPr>
    </w:lvl>
    <w:lvl w:ilvl="6" w:tplc="A07A0266" w:tentative="1">
      <w:start w:val="1"/>
      <w:numFmt w:val="bullet"/>
      <w:lvlText w:val="→"/>
      <w:lvlJc w:val="left"/>
      <w:pPr>
        <w:tabs>
          <w:tab w:val="num" w:pos="5040"/>
        </w:tabs>
        <w:ind w:left="5040" w:hanging="360"/>
      </w:pPr>
      <w:rPr>
        <w:rFonts w:ascii="System Font Regular" w:hAnsi="System Font Regular" w:hint="default"/>
      </w:rPr>
    </w:lvl>
    <w:lvl w:ilvl="7" w:tplc="4E322CFA" w:tentative="1">
      <w:start w:val="1"/>
      <w:numFmt w:val="bullet"/>
      <w:lvlText w:val="→"/>
      <w:lvlJc w:val="left"/>
      <w:pPr>
        <w:tabs>
          <w:tab w:val="num" w:pos="5760"/>
        </w:tabs>
        <w:ind w:left="5760" w:hanging="360"/>
      </w:pPr>
      <w:rPr>
        <w:rFonts w:ascii="System Font Regular" w:hAnsi="System Font Regular" w:hint="default"/>
      </w:rPr>
    </w:lvl>
    <w:lvl w:ilvl="8" w:tplc="E0A830F8" w:tentative="1">
      <w:start w:val="1"/>
      <w:numFmt w:val="bullet"/>
      <w:lvlText w:val="→"/>
      <w:lvlJc w:val="left"/>
      <w:pPr>
        <w:tabs>
          <w:tab w:val="num" w:pos="6480"/>
        </w:tabs>
        <w:ind w:left="6480" w:hanging="360"/>
      </w:pPr>
      <w:rPr>
        <w:rFonts w:ascii="System Font Regular" w:hAnsi="System Font Regular" w:hint="default"/>
      </w:rPr>
    </w:lvl>
  </w:abstractNum>
  <w:abstractNum w:abstractNumId="3" w15:restartNumberingAfterBreak="0">
    <w:nsid w:val="1B652A4F"/>
    <w:multiLevelType w:val="hybridMultilevel"/>
    <w:tmpl w:val="9D44D6F6"/>
    <w:lvl w:ilvl="0" w:tplc="4D8E9F4A">
      <w:start w:val="1"/>
      <w:numFmt w:val="bullet"/>
      <w:lvlText w:val=""/>
      <w:lvlJc w:val="left"/>
      <w:pPr>
        <w:ind w:left="720" w:hanging="360"/>
      </w:pPr>
      <w:rPr>
        <w:rFonts w:ascii="Symbol" w:hAnsi="Symbol" w:hint="default"/>
      </w:rPr>
    </w:lvl>
    <w:lvl w:ilvl="1" w:tplc="63AA056E">
      <w:start w:val="1"/>
      <w:numFmt w:val="bullet"/>
      <w:lvlText w:val="o"/>
      <w:lvlJc w:val="left"/>
      <w:pPr>
        <w:ind w:left="1440" w:hanging="360"/>
      </w:pPr>
      <w:rPr>
        <w:rFonts w:ascii="Courier New" w:hAnsi="Courier New" w:hint="default"/>
      </w:rPr>
    </w:lvl>
    <w:lvl w:ilvl="2" w:tplc="A7781F7A">
      <w:start w:val="1"/>
      <w:numFmt w:val="bullet"/>
      <w:lvlText w:val=""/>
      <w:lvlJc w:val="left"/>
      <w:pPr>
        <w:ind w:left="2160" w:hanging="360"/>
      </w:pPr>
      <w:rPr>
        <w:rFonts w:ascii="Wingdings" w:hAnsi="Wingdings" w:hint="default"/>
      </w:rPr>
    </w:lvl>
    <w:lvl w:ilvl="3" w:tplc="026E8D3A">
      <w:start w:val="1"/>
      <w:numFmt w:val="bullet"/>
      <w:lvlText w:val=""/>
      <w:lvlJc w:val="left"/>
      <w:pPr>
        <w:ind w:left="2880" w:hanging="360"/>
      </w:pPr>
      <w:rPr>
        <w:rFonts w:ascii="Symbol" w:hAnsi="Symbol" w:hint="default"/>
      </w:rPr>
    </w:lvl>
    <w:lvl w:ilvl="4" w:tplc="754E9EDE">
      <w:start w:val="1"/>
      <w:numFmt w:val="bullet"/>
      <w:lvlText w:val="o"/>
      <w:lvlJc w:val="left"/>
      <w:pPr>
        <w:ind w:left="3600" w:hanging="360"/>
      </w:pPr>
      <w:rPr>
        <w:rFonts w:ascii="Courier New" w:hAnsi="Courier New" w:hint="default"/>
      </w:rPr>
    </w:lvl>
    <w:lvl w:ilvl="5" w:tplc="3FDA13D4">
      <w:start w:val="1"/>
      <w:numFmt w:val="bullet"/>
      <w:lvlText w:val=""/>
      <w:lvlJc w:val="left"/>
      <w:pPr>
        <w:ind w:left="4320" w:hanging="360"/>
      </w:pPr>
      <w:rPr>
        <w:rFonts w:ascii="Wingdings" w:hAnsi="Wingdings" w:hint="default"/>
      </w:rPr>
    </w:lvl>
    <w:lvl w:ilvl="6" w:tplc="01660492">
      <w:start w:val="1"/>
      <w:numFmt w:val="bullet"/>
      <w:lvlText w:val=""/>
      <w:lvlJc w:val="left"/>
      <w:pPr>
        <w:ind w:left="5040" w:hanging="360"/>
      </w:pPr>
      <w:rPr>
        <w:rFonts w:ascii="Symbol" w:hAnsi="Symbol" w:hint="default"/>
      </w:rPr>
    </w:lvl>
    <w:lvl w:ilvl="7" w:tplc="C05619F8">
      <w:start w:val="1"/>
      <w:numFmt w:val="bullet"/>
      <w:lvlText w:val="o"/>
      <w:lvlJc w:val="left"/>
      <w:pPr>
        <w:ind w:left="5760" w:hanging="360"/>
      </w:pPr>
      <w:rPr>
        <w:rFonts w:ascii="Courier New" w:hAnsi="Courier New" w:hint="default"/>
      </w:rPr>
    </w:lvl>
    <w:lvl w:ilvl="8" w:tplc="9D9CFF24">
      <w:start w:val="1"/>
      <w:numFmt w:val="bullet"/>
      <w:lvlText w:val=""/>
      <w:lvlJc w:val="left"/>
      <w:pPr>
        <w:ind w:left="6480" w:hanging="360"/>
      </w:pPr>
      <w:rPr>
        <w:rFonts w:ascii="Wingdings" w:hAnsi="Wingdings" w:hint="default"/>
      </w:rPr>
    </w:lvl>
  </w:abstractNum>
  <w:abstractNum w:abstractNumId="4" w15:restartNumberingAfterBreak="0">
    <w:nsid w:val="1BF35D03"/>
    <w:multiLevelType w:val="hybridMultilevel"/>
    <w:tmpl w:val="FB021B40"/>
    <w:lvl w:ilvl="0" w:tplc="D5383ED4">
      <w:start w:val="1"/>
      <w:numFmt w:val="bullet"/>
      <w:lvlText w:val="→"/>
      <w:lvlJc w:val="left"/>
      <w:pPr>
        <w:tabs>
          <w:tab w:val="num" w:pos="720"/>
        </w:tabs>
        <w:ind w:left="720" w:hanging="360"/>
      </w:pPr>
      <w:rPr>
        <w:rFonts w:ascii="System Font Regular" w:hAnsi="System Font Regular" w:hint="default"/>
      </w:rPr>
    </w:lvl>
    <w:lvl w:ilvl="1" w:tplc="AD623444" w:tentative="1">
      <w:start w:val="1"/>
      <w:numFmt w:val="bullet"/>
      <w:lvlText w:val="→"/>
      <w:lvlJc w:val="left"/>
      <w:pPr>
        <w:tabs>
          <w:tab w:val="num" w:pos="1440"/>
        </w:tabs>
        <w:ind w:left="1440" w:hanging="360"/>
      </w:pPr>
      <w:rPr>
        <w:rFonts w:ascii="System Font Regular" w:hAnsi="System Font Regular" w:hint="default"/>
      </w:rPr>
    </w:lvl>
    <w:lvl w:ilvl="2" w:tplc="5C5A5D5C" w:tentative="1">
      <w:start w:val="1"/>
      <w:numFmt w:val="bullet"/>
      <w:lvlText w:val="→"/>
      <w:lvlJc w:val="left"/>
      <w:pPr>
        <w:tabs>
          <w:tab w:val="num" w:pos="2160"/>
        </w:tabs>
        <w:ind w:left="2160" w:hanging="360"/>
      </w:pPr>
      <w:rPr>
        <w:rFonts w:ascii="System Font Regular" w:hAnsi="System Font Regular" w:hint="default"/>
      </w:rPr>
    </w:lvl>
    <w:lvl w:ilvl="3" w:tplc="1E70342A" w:tentative="1">
      <w:start w:val="1"/>
      <w:numFmt w:val="bullet"/>
      <w:lvlText w:val="→"/>
      <w:lvlJc w:val="left"/>
      <w:pPr>
        <w:tabs>
          <w:tab w:val="num" w:pos="2880"/>
        </w:tabs>
        <w:ind w:left="2880" w:hanging="360"/>
      </w:pPr>
      <w:rPr>
        <w:rFonts w:ascii="System Font Regular" w:hAnsi="System Font Regular" w:hint="default"/>
      </w:rPr>
    </w:lvl>
    <w:lvl w:ilvl="4" w:tplc="7CE4ADD4" w:tentative="1">
      <w:start w:val="1"/>
      <w:numFmt w:val="bullet"/>
      <w:lvlText w:val="→"/>
      <w:lvlJc w:val="left"/>
      <w:pPr>
        <w:tabs>
          <w:tab w:val="num" w:pos="3600"/>
        </w:tabs>
        <w:ind w:left="3600" w:hanging="360"/>
      </w:pPr>
      <w:rPr>
        <w:rFonts w:ascii="System Font Regular" w:hAnsi="System Font Regular" w:hint="default"/>
      </w:rPr>
    </w:lvl>
    <w:lvl w:ilvl="5" w:tplc="43BCFD32" w:tentative="1">
      <w:start w:val="1"/>
      <w:numFmt w:val="bullet"/>
      <w:lvlText w:val="→"/>
      <w:lvlJc w:val="left"/>
      <w:pPr>
        <w:tabs>
          <w:tab w:val="num" w:pos="4320"/>
        </w:tabs>
        <w:ind w:left="4320" w:hanging="360"/>
      </w:pPr>
      <w:rPr>
        <w:rFonts w:ascii="System Font Regular" w:hAnsi="System Font Regular" w:hint="default"/>
      </w:rPr>
    </w:lvl>
    <w:lvl w:ilvl="6" w:tplc="139C8860" w:tentative="1">
      <w:start w:val="1"/>
      <w:numFmt w:val="bullet"/>
      <w:lvlText w:val="→"/>
      <w:lvlJc w:val="left"/>
      <w:pPr>
        <w:tabs>
          <w:tab w:val="num" w:pos="5040"/>
        </w:tabs>
        <w:ind w:left="5040" w:hanging="360"/>
      </w:pPr>
      <w:rPr>
        <w:rFonts w:ascii="System Font Regular" w:hAnsi="System Font Regular" w:hint="default"/>
      </w:rPr>
    </w:lvl>
    <w:lvl w:ilvl="7" w:tplc="73DC3672" w:tentative="1">
      <w:start w:val="1"/>
      <w:numFmt w:val="bullet"/>
      <w:lvlText w:val="→"/>
      <w:lvlJc w:val="left"/>
      <w:pPr>
        <w:tabs>
          <w:tab w:val="num" w:pos="5760"/>
        </w:tabs>
        <w:ind w:left="5760" w:hanging="360"/>
      </w:pPr>
      <w:rPr>
        <w:rFonts w:ascii="System Font Regular" w:hAnsi="System Font Regular" w:hint="default"/>
      </w:rPr>
    </w:lvl>
    <w:lvl w:ilvl="8" w:tplc="369C8C84" w:tentative="1">
      <w:start w:val="1"/>
      <w:numFmt w:val="bullet"/>
      <w:lvlText w:val="→"/>
      <w:lvlJc w:val="left"/>
      <w:pPr>
        <w:tabs>
          <w:tab w:val="num" w:pos="6480"/>
        </w:tabs>
        <w:ind w:left="6480" w:hanging="360"/>
      </w:pPr>
      <w:rPr>
        <w:rFonts w:ascii="System Font Regular" w:hAnsi="System Font Regular" w:hint="default"/>
      </w:rPr>
    </w:lvl>
  </w:abstractNum>
  <w:abstractNum w:abstractNumId="5" w15:restartNumberingAfterBreak="0">
    <w:nsid w:val="1E5023D8"/>
    <w:multiLevelType w:val="hybridMultilevel"/>
    <w:tmpl w:val="BBDEBABE"/>
    <w:lvl w:ilvl="0" w:tplc="AA2AB502">
      <w:start w:val="1"/>
      <w:numFmt w:val="bullet"/>
      <w:lvlText w:val=""/>
      <w:lvlJc w:val="left"/>
      <w:pPr>
        <w:tabs>
          <w:tab w:val="num" w:pos="720"/>
        </w:tabs>
        <w:ind w:left="720" w:hanging="360"/>
      </w:pPr>
      <w:rPr>
        <w:rFonts w:ascii="Wingdings" w:hAnsi="Wingdings" w:hint="default"/>
      </w:rPr>
    </w:lvl>
    <w:lvl w:ilvl="1" w:tplc="8124A2BA" w:tentative="1">
      <w:start w:val="1"/>
      <w:numFmt w:val="bullet"/>
      <w:lvlText w:val=""/>
      <w:lvlJc w:val="left"/>
      <w:pPr>
        <w:tabs>
          <w:tab w:val="num" w:pos="1440"/>
        </w:tabs>
        <w:ind w:left="1440" w:hanging="360"/>
      </w:pPr>
      <w:rPr>
        <w:rFonts w:ascii="Wingdings" w:hAnsi="Wingdings" w:hint="default"/>
      </w:rPr>
    </w:lvl>
    <w:lvl w:ilvl="2" w:tplc="662659CC" w:tentative="1">
      <w:start w:val="1"/>
      <w:numFmt w:val="bullet"/>
      <w:lvlText w:val=""/>
      <w:lvlJc w:val="left"/>
      <w:pPr>
        <w:tabs>
          <w:tab w:val="num" w:pos="2160"/>
        </w:tabs>
        <w:ind w:left="2160" w:hanging="360"/>
      </w:pPr>
      <w:rPr>
        <w:rFonts w:ascii="Wingdings" w:hAnsi="Wingdings" w:hint="default"/>
      </w:rPr>
    </w:lvl>
    <w:lvl w:ilvl="3" w:tplc="620038C2" w:tentative="1">
      <w:start w:val="1"/>
      <w:numFmt w:val="bullet"/>
      <w:lvlText w:val=""/>
      <w:lvlJc w:val="left"/>
      <w:pPr>
        <w:tabs>
          <w:tab w:val="num" w:pos="2880"/>
        </w:tabs>
        <w:ind w:left="2880" w:hanging="360"/>
      </w:pPr>
      <w:rPr>
        <w:rFonts w:ascii="Wingdings" w:hAnsi="Wingdings" w:hint="default"/>
      </w:rPr>
    </w:lvl>
    <w:lvl w:ilvl="4" w:tplc="E34C74B8" w:tentative="1">
      <w:start w:val="1"/>
      <w:numFmt w:val="bullet"/>
      <w:lvlText w:val=""/>
      <w:lvlJc w:val="left"/>
      <w:pPr>
        <w:tabs>
          <w:tab w:val="num" w:pos="3600"/>
        </w:tabs>
        <w:ind w:left="3600" w:hanging="360"/>
      </w:pPr>
      <w:rPr>
        <w:rFonts w:ascii="Wingdings" w:hAnsi="Wingdings" w:hint="default"/>
      </w:rPr>
    </w:lvl>
    <w:lvl w:ilvl="5" w:tplc="42564170" w:tentative="1">
      <w:start w:val="1"/>
      <w:numFmt w:val="bullet"/>
      <w:lvlText w:val=""/>
      <w:lvlJc w:val="left"/>
      <w:pPr>
        <w:tabs>
          <w:tab w:val="num" w:pos="4320"/>
        </w:tabs>
        <w:ind w:left="4320" w:hanging="360"/>
      </w:pPr>
      <w:rPr>
        <w:rFonts w:ascii="Wingdings" w:hAnsi="Wingdings" w:hint="default"/>
      </w:rPr>
    </w:lvl>
    <w:lvl w:ilvl="6" w:tplc="E4705798" w:tentative="1">
      <w:start w:val="1"/>
      <w:numFmt w:val="bullet"/>
      <w:lvlText w:val=""/>
      <w:lvlJc w:val="left"/>
      <w:pPr>
        <w:tabs>
          <w:tab w:val="num" w:pos="5040"/>
        </w:tabs>
        <w:ind w:left="5040" w:hanging="360"/>
      </w:pPr>
      <w:rPr>
        <w:rFonts w:ascii="Wingdings" w:hAnsi="Wingdings" w:hint="default"/>
      </w:rPr>
    </w:lvl>
    <w:lvl w:ilvl="7" w:tplc="D920638A" w:tentative="1">
      <w:start w:val="1"/>
      <w:numFmt w:val="bullet"/>
      <w:lvlText w:val=""/>
      <w:lvlJc w:val="left"/>
      <w:pPr>
        <w:tabs>
          <w:tab w:val="num" w:pos="5760"/>
        </w:tabs>
        <w:ind w:left="5760" w:hanging="360"/>
      </w:pPr>
      <w:rPr>
        <w:rFonts w:ascii="Wingdings" w:hAnsi="Wingdings" w:hint="default"/>
      </w:rPr>
    </w:lvl>
    <w:lvl w:ilvl="8" w:tplc="400A262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EC2343C"/>
    <w:multiLevelType w:val="multilevel"/>
    <w:tmpl w:val="22EC0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EF6784"/>
    <w:multiLevelType w:val="hybridMultilevel"/>
    <w:tmpl w:val="B49C56F6"/>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0A51090"/>
    <w:multiLevelType w:val="hybridMultilevel"/>
    <w:tmpl w:val="925C47E4"/>
    <w:lvl w:ilvl="0" w:tplc="5F06C5B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9425B3"/>
    <w:multiLevelType w:val="hybridMultilevel"/>
    <w:tmpl w:val="065896D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B411214"/>
    <w:multiLevelType w:val="hybridMultilevel"/>
    <w:tmpl w:val="87486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B87372"/>
    <w:multiLevelType w:val="hybridMultilevel"/>
    <w:tmpl w:val="B0C65116"/>
    <w:lvl w:ilvl="0" w:tplc="7096B4A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D0F75"/>
    <w:multiLevelType w:val="hybridMultilevel"/>
    <w:tmpl w:val="22CEAE1E"/>
    <w:lvl w:ilvl="0" w:tplc="33DA90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572290"/>
    <w:multiLevelType w:val="hybridMultilevel"/>
    <w:tmpl w:val="511C116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402B7448"/>
    <w:multiLevelType w:val="hybridMultilevel"/>
    <w:tmpl w:val="399ECAE6"/>
    <w:lvl w:ilvl="0" w:tplc="FC94417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0720D4E"/>
    <w:multiLevelType w:val="hybridMultilevel"/>
    <w:tmpl w:val="3104E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1E6EE3"/>
    <w:multiLevelType w:val="hybridMultilevel"/>
    <w:tmpl w:val="AF5A95DC"/>
    <w:lvl w:ilvl="0" w:tplc="AF468F3A">
      <w:start w:val="1"/>
      <w:numFmt w:val="bullet"/>
      <w:lvlText w:val=""/>
      <w:lvlJc w:val="left"/>
      <w:pPr>
        <w:tabs>
          <w:tab w:val="num" w:pos="720"/>
        </w:tabs>
        <w:ind w:left="720" w:hanging="360"/>
      </w:pPr>
      <w:rPr>
        <w:rFonts w:ascii="Wingdings" w:hAnsi="Wingdings" w:hint="default"/>
      </w:rPr>
    </w:lvl>
    <w:lvl w:ilvl="1" w:tplc="1AA0F0F8" w:tentative="1">
      <w:start w:val="1"/>
      <w:numFmt w:val="bullet"/>
      <w:lvlText w:val=""/>
      <w:lvlJc w:val="left"/>
      <w:pPr>
        <w:tabs>
          <w:tab w:val="num" w:pos="1440"/>
        </w:tabs>
        <w:ind w:left="1440" w:hanging="360"/>
      </w:pPr>
      <w:rPr>
        <w:rFonts w:ascii="Wingdings" w:hAnsi="Wingdings" w:hint="default"/>
      </w:rPr>
    </w:lvl>
    <w:lvl w:ilvl="2" w:tplc="F07A05E4" w:tentative="1">
      <w:start w:val="1"/>
      <w:numFmt w:val="bullet"/>
      <w:lvlText w:val=""/>
      <w:lvlJc w:val="left"/>
      <w:pPr>
        <w:tabs>
          <w:tab w:val="num" w:pos="2160"/>
        </w:tabs>
        <w:ind w:left="2160" w:hanging="360"/>
      </w:pPr>
      <w:rPr>
        <w:rFonts w:ascii="Wingdings" w:hAnsi="Wingdings" w:hint="default"/>
      </w:rPr>
    </w:lvl>
    <w:lvl w:ilvl="3" w:tplc="39F263E4" w:tentative="1">
      <w:start w:val="1"/>
      <w:numFmt w:val="bullet"/>
      <w:lvlText w:val=""/>
      <w:lvlJc w:val="left"/>
      <w:pPr>
        <w:tabs>
          <w:tab w:val="num" w:pos="2880"/>
        </w:tabs>
        <w:ind w:left="2880" w:hanging="360"/>
      </w:pPr>
      <w:rPr>
        <w:rFonts w:ascii="Wingdings" w:hAnsi="Wingdings" w:hint="default"/>
      </w:rPr>
    </w:lvl>
    <w:lvl w:ilvl="4" w:tplc="824AC74E" w:tentative="1">
      <w:start w:val="1"/>
      <w:numFmt w:val="bullet"/>
      <w:lvlText w:val=""/>
      <w:lvlJc w:val="left"/>
      <w:pPr>
        <w:tabs>
          <w:tab w:val="num" w:pos="3600"/>
        </w:tabs>
        <w:ind w:left="3600" w:hanging="360"/>
      </w:pPr>
      <w:rPr>
        <w:rFonts w:ascii="Wingdings" w:hAnsi="Wingdings" w:hint="default"/>
      </w:rPr>
    </w:lvl>
    <w:lvl w:ilvl="5" w:tplc="8D0ECFB6" w:tentative="1">
      <w:start w:val="1"/>
      <w:numFmt w:val="bullet"/>
      <w:lvlText w:val=""/>
      <w:lvlJc w:val="left"/>
      <w:pPr>
        <w:tabs>
          <w:tab w:val="num" w:pos="4320"/>
        </w:tabs>
        <w:ind w:left="4320" w:hanging="360"/>
      </w:pPr>
      <w:rPr>
        <w:rFonts w:ascii="Wingdings" w:hAnsi="Wingdings" w:hint="default"/>
      </w:rPr>
    </w:lvl>
    <w:lvl w:ilvl="6" w:tplc="1938FB7A" w:tentative="1">
      <w:start w:val="1"/>
      <w:numFmt w:val="bullet"/>
      <w:lvlText w:val=""/>
      <w:lvlJc w:val="left"/>
      <w:pPr>
        <w:tabs>
          <w:tab w:val="num" w:pos="5040"/>
        </w:tabs>
        <w:ind w:left="5040" w:hanging="360"/>
      </w:pPr>
      <w:rPr>
        <w:rFonts w:ascii="Wingdings" w:hAnsi="Wingdings" w:hint="default"/>
      </w:rPr>
    </w:lvl>
    <w:lvl w:ilvl="7" w:tplc="1E6C7FD6" w:tentative="1">
      <w:start w:val="1"/>
      <w:numFmt w:val="bullet"/>
      <w:lvlText w:val=""/>
      <w:lvlJc w:val="left"/>
      <w:pPr>
        <w:tabs>
          <w:tab w:val="num" w:pos="5760"/>
        </w:tabs>
        <w:ind w:left="5760" w:hanging="360"/>
      </w:pPr>
      <w:rPr>
        <w:rFonts w:ascii="Wingdings" w:hAnsi="Wingdings" w:hint="default"/>
      </w:rPr>
    </w:lvl>
    <w:lvl w:ilvl="8" w:tplc="CB96CF5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6F4C0A"/>
    <w:multiLevelType w:val="hybridMultilevel"/>
    <w:tmpl w:val="C1B264E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46BC5D9E"/>
    <w:multiLevelType w:val="hybridMultilevel"/>
    <w:tmpl w:val="8C028BE8"/>
    <w:lvl w:ilvl="0" w:tplc="B7585BE4">
      <w:start w:val="1"/>
      <w:numFmt w:val="bullet"/>
      <w:lvlText w:val=""/>
      <w:lvlJc w:val="left"/>
      <w:pPr>
        <w:tabs>
          <w:tab w:val="num" w:pos="720"/>
        </w:tabs>
        <w:ind w:left="720" w:hanging="360"/>
      </w:pPr>
      <w:rPr>
        <w:rFonts w:ascii="Wingdings" w:hAnsi="Wingdings" w:hint="default"/>
      </w:rPr>
    </w:lvl>
    <w:lvl w:ilvl="1" w:tplc="94D434E8" w:tentative="1">
      <w:start w:val="1"/>
      <w:numFmt w:val="bullet"/>
      <w:lvlText w:val=""/>
      <w:lvlJc w:val="left"/>
      <w:pPr>
        <w:tabs>
          <w:tab w:val="num" w:pos="1440"/>
        </w:tabs>
        <w:ind w:left="1440" w:hanging="360"/>
      </w:pPr>
      <w:rPr>
        <w:rFonts w:ascii="Wingdings" w:hAnsi="Wingdings" w:hint="default"/>
      </w:rPr>
    </w:lvl>
    <w:lvl w:ilvl="2" w:tplc="F84037C8" w:tentative="1">
      <w:start w:val="1"/>
      <w:numFmt w:val="bullet"/>
      <w:lvlText w:val=""/>
      <w:lvlJc w:val="left"/>
      <w:pPr>
        <w:tabs>
          <w:tab w:val="num" w:pos="2160"/>
        </w:tabs>
        <w:ind w:left="2160" w:hanging="360"/>
      </w:pPr>
      <w:rPr>
        <w:rFonts w:ascii="Wingdings" w:hAnsi="Wingdings" w:hint="default"/>
      </w:rPr>
    </w:lvl>
    <w:lvl w:ilvl="3" w:tplc="758E2966" w:tentative="1">
      <w:start w:val="1"/>
      <w:numFmt w:val="bullet"/>
      <w:lvlText w:val=""/>
      <w:lvlJc w:val="left"/>
      <w:pPr>
        <w:tabs>
          <w:tab w:val="num" w:pos="2880"/>
        </w:tabs>
        <w:ind w:left="2880" w:hanging="360"/>
      </w:pPr>
      <w:rPr>
        <w:rFonts w:ascii="Wingdings" w:hAnsi="Wingdings" w:hint="default"/>
      </w:rPr>
    </w:lvl>
    <w:lvl w:ilvl="4" w:tplc="8E0007F4" w:tentative="1">
      <w:start w:val="1"/>
      <w:numFmt w:val="bullet"/>
      <w:lvlText w:val=""/>
      <w:lvlJc w:val="left"/>
      <w:pPr>
        <w:tabs>
          <w:tab w:val="num" w:pos="3600"/>
        </w:tabs>
        <w:ind w:left="3600" w:hanging="360"/>
      </w:pPr>
      <w:rPr>
        <w:rFonts w:ascii="Wingdings" w:hAnsi="Wingdings" w:hint="default"/>
      </w:rPr>
    </w:lvl>
    <w:lvl w:ilvl="5" w:tplc="584E0408" w:tentative="1">
      <w:start w:val="1"/>
      <w:numFmt w:val="bullet"/>
      <w:lvlText w:val=""/>
      <w:lvlJc w:val="left"/>
      <w:pPr>
        <w:tabs>
          <w:tab w:val="num" w:pos="4320"/>
        </w:tabs>
        <w:ind w:left="4320" w:hanging="360"/>
      </w:pPr>
      <w:rPr>
        <w:rFonts w:ascii="Wingdings" w:hAnsi="Wingdings" w:hint="default"/>
      </w:rPr>
    </w:lvl>
    <w:lvl w:ilvl="6" w:tplc="246E1DA6" w:tentative="1">
      <w:start w:val="1"/>
      <w:numFmt w:val="bullet"/>
      <w:lvlText w:val=""/>
      <w:lvlJc w:val="left"/>
      <w:pPr>
        <w:tabs>
          <w:tab w:val="num" w:pos="5040"/>
        </w:tabs>
        <w:ind w:left="5040" w:hanging="360"/>
      </w:pPr>
      <w:rPr>
        <w:rFonts w:ascii="Wingdings" w:hAnsi="Wingdings" w:hint="default"/>
      </w:rPr>
    </w:lvl>
    <w:lvl w:ilvl="7" w:tplc="B9BE4BD2" w:tentative="1">
      <w:start w:val="1"/>
      <w:numFmt w:val="bullet"/>
      <w:lvlText w:val=""/>
      <w:lvlJc w:val="left"/>
      <w:pPr>
        <w:tabs>
          <w:tab w:val="num" w:pos="5760"/>
        </w:tabs>
        <w:ind w:left="5760" w:hanging="360"/>
      </w:pPr>
      <w:rPr>
        <w:rFonts w:ascii="Wingdings" w:hAnsi="Wingdings" w:hint="default"/>
      </w:rPr>
    </w:lvl>
    <w:lvl w:ilvl="8" w:tplc="3FDA073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6E75539"/>
    <w:multiLevelType w:val="hybridMultilevel"/>
    <w:tmpl w:val="8048EB50"/>
    <w:lvl w:ilvl="0" w:tplc="F872E006">
      <w:start w:val="1"/>
      <w:numFmt w:val="bullet"/>
      <w:lvlText w:val=""/>
      <w:lvlJc w:val="left"/>
      <w:pPr>
        <w:tabs>
          <w:tab w:val="num" w:pos="720"/>
        </w:tabs>
        <w:ind w:left="720" w:hanging="360"/>
      </w:pPr>
      <w:rPr>
        <w:rFonts w:ascii="Wingdings" w:hAnsi="Wingdings" w:hint="default"/>
      </w:rPr>
    </w:lvl>
    <w:lvl w:ilvl="1" w:tplc="08CA8AFC" w:tentative="1">
      <w:start w:val="1"/>
      <w:numFmt w:val="bullet"/>
      <w:lvlText w:val=""/>
      <w:lvlJc w:val="left"/>
      <w:pPr>
        <w:tabs>
          <w:tab w:val="num" w:pos="1440"/>
        </w:tabs>
        <w:ind w:left="1440" w:hanging="360"/>
      </w:pPr>
      <w:rPr>
        <w:rFonts w:ascii="Wingdings" w:hAnsi="Wingdings" w:hint="default"/>
      </w:rPr>
    </w:lvl>
    <w:lvl w:ilvl="2" w:tplc="8ACAD582" w:tentative="1">
      <w:start w:val="1"/>
      <w:numFmt w:val="bullet"/>
      <w:lvlText w:val=""/>
      <w:lvlJc w:val="left"/>
      <w:pPr>
        <w:tabs>
          <w:tab w:val="num" w:pos="2160"/>
        </w:tabs>
        <w:ind w:left="2160" w:hanging="360"/>
      </w:pPr>
      <w:rPr>
        <w:rFonts w:ascii="Wingdings" w:hAnsi="Wingdings" w:hint="default"/>
      </w:rPr>
    </w:lvl>
    <w:lvl w:ilvl="3" w:tplc="6FC6A04C" w:tentative="1">
      <w:start w:val="1"/>
      <w:numFmt w:val="bullet"/>
      <w:lvlText w:val=""/>
      <w:lvlJc w:val="left"/>
      <w:pPr>
        <w:tabs>
          <w:tab w:val="num" w:pos="2880"/>
        </w:tabs>
        <w:ind w:left="2880" w:hanging="360"/>
      </w:pPr>
      <w:rPr>
        <w:rFonts w:ascii="Wingdings" w:hAnsi="Wingdings" w:hint="default"/>
      </w:rPr>
    </w:lvl>
    <w:lvl w:ilvl="4" w:tplc="15605784" w:tentative="1">
      <w:start w:val="1"/>
      <w:numFmt w:val="bullet"/>
      <w:lvlText w:val=""/>
      <w:lvlJc w:val="left"/>
      <w:pPr>
        <w:tabs>
          <w:tab w:val="num" w:pos="3600"/>
        </w:tabs>
        <w:ind w:left="3600" w:hanging="360"/>
      </w:pPr>
      <w:rPr>
        <w:rFonts w:ascii="Wingdings" w:hAnsi="Wingdings" w:hint="default"/>
      </w:rPr>
    </w:lvl>
    <w:lvl w:ilvl="5" w:tplc="F6AA5C02" w:tentative="1">
      <w:start w:val="1"/>
      <w:numFmt w:val="bullet"/>
      <w:lvlText w:val=""/>
      <w:lvlJc w:val="left"/>
      <w:pPr>
        <w:tabs>
          <w:tab w:val="num" w:pos="4320"/>
        </w:tabs>
        <w:ind w:left="4320" w:hanging="360"/>
      </w:pPr>
      <w:rPr>
        <w:rFonts w:ascii="Wingdings" w:hAnsi="Wingdings" w:hint="default"/>
      </w:rPr>
    </w:lvl>
    <w:lvl w:ilvl="6" w:tplc="4384947C" w:tentative="1">
      <w:start w:val="1"/>
      <w:numFmt w:val="bullet"/>
      <w:lvlText w:val=""/>
      <w:lvlJc w:val="left"/>
      <w:pPr>
        <w:tabs>
          <w:tab w:val="num" w:pos="5040"/>
        </w:tabs>
        <w:ind w:left="5040" w:hanging="360"/>
      </w:pPr>
      <w:rPr>
        <w:rFonts w:ascii="Wingdings" w:hAnsi="Wingdings" w:hint="default"/>
      </w:rPr>
    </w:lvl>
    <w:lvl w:ilvl="7" w:tplc="E71CD216" w:tentative="1">
      <w:start w:val="1"/>
      <w:numFmt w:val="bullet"/>
      <w:lvlText w:val=""/>
      <w:lvlJc w:val="left"/>
      <w:pPr>
        <w:tabs>
          <w:tab w:val="num" w:pos="5760"/>
        </w:tabs>
        <w:ind w:left="5760" w:hanging="360"/>
      </w:pPr>
      <w:rPr>
        <w:rFonts w:ascii="Wingdings" w:hAnsi="Wingdings" w:hint="default"/>
      </w:rPr>
    </w:lvl>
    <w:lvl w:ilvl="8" w:tplc="2E32C47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AF56582"/>
    <w:multiLevelType w:val="hybridMultilevel"/>
    <w:tmpl w:val="FE9C4F2E"/>
    <w:lvl w:ilvl="0" w:tplc="2AE60630">
      <w:start w:val="1"/>
      <w:numFmt w:val="bullet"/>
      <w:lvlText w:val=""/>
      <w:lvlJc w:val="left"/>
      <w:pPr>
        <w:ind w:left="720" w:hanging="360"/>
      </w:pPr>
      <w:rPr>
        <w:rFonts w:ascii="Symbol" w:hAnsi="Symbol" w:hint="default"/>
      </w:rPr>
    </w:lvl>
    <w:lvl w:ilvl="1" w:tplc="C53C1CB0">
      <w:start w:val="1"/>
      <w:numFmt w:val="bullet"/>
      <w:lvlText w:val="o"/>
      <w:lvlJc w:val="left"/>
      <w:pPr>
        <w:ind w:left="1440" w:hanging="360"/>
      </w:pPr>
      <w:rPr>
        <w:rFonts w:ascii="Courier New" w:hAnsi="Courier New" w:hint="default"/>
      </w:rPr>
    </w:lvl>
    <w:lvl w:ilvl="2" w:tplc="09E4B56C">
      <w:start w:val="1"/>
      <w:numFmt w:val="bullet"/>
      <w:lvlText w:val=""/>
      <w:lvlJc w:val="left"/>
      <w:pPr>
        <w:ind w:left="2160" w:hanging="360"/>
      </w:pPr>
      <w:rPr>
        <w:rFonts w:ascii="Wingdings" w:hAnsi="Wingdings" w:hint="default"/>
      </w:rPr>
    </w:lvl>
    <w:lvl w:ilvl="3" w:tplc="7F5A1F92">
      <w:start w:val="1"/>
      <w:numFmt w:val="bullet"/>
      <w:lvlText w:val=""/>
      <w:lvlJc w:val="left"/>
      <w:pPr>
        <w:ind w:left="2880" w:hanging="360"/>
      </w:pPr>
      <w:rPr>
        <w:rFonts w:ascii="Symbol" w:hAnsi="Symbol" w:hint="default"/>
      </w:rPr>
    </w:lvl>
    <w:lvl w:ilvl="4" w:tplc="8738E0E4">
      <w:start w:val="1"/>
      <w:numFmt w:val="bullet"/>
      <w:lvlText w:val="o"/>
      <w:lvlJc w:val="left"/>
      <w:pPr>
        <w:ind w:left="3600" w:hanging="360"/>
      </w:pPr>
      <w:rPr>
        <w:rFonts w:ascii="Courier New" w:hAnsi="Courier New" w:hint="default"/>
      </w:rPr>
    </w:lvl>
    <w:lvl w:ilvl="5" w:tplc="40161AA0">
      <w:start w:val="1"/>
      <w:numFmt w:val="bullet"/>
      <w:lvlText w:val=""/>
      <w:lvlJc w:val="left"/>
      <w:pPr>
        <w:ind w:left="4320" w:hanging="360"/>
      </w:pPr>
      <w:rPr>
        <w:rFonts w:ascii="Wingdings" w:hAnsi="Wingdings" w:hint="default"/>
      </w:rPr>
    </w:lvl>
    <w:lvl w:ilvl="6" w:tplc="C486C0EE">
      <w:start w:val="1"/>
      <w:numFmt w:val="bullet"/>
      <w:lvlText w:val=""/>
      <w:lvlJc w:val="left"/>
      <w:pPr>
        <w:ind w:left="5040" w:hanging="360"/>
      </w:pPr>
      <w:rPr>
        <w:rFonts w:ascii="Symbol" w:hAnsi="Symbol" w:hint="default"/>
      </w:rPr>
    </w:lvl>
    <w:lvl w:ilvl="7" w:tplc="1DA22FEA">
      <w:start w:val="1"/>
      <w:numFmt w:val="bullet"/>
      <w:lvlText w:val="o"/>
      <w:lvlJc w:val="left"/>
      <w:pPr>
        <w:ind w:left="5760" w:hanging="360"/>
      </w:pPr>
      <w:rPr>
        <w:rFonts w:ascii="Courier New" w:hAnsi="Courier New" w:hint="default"/>
      </w:rPr>
    </w:lvl>
    <w:lvl w:ilvl="8" w:tplc="86FA96F6">
      <w:start w:val="1"/>
      <w:numFmt w:val="bullet"/>
      <w:lvlText w:val=""/>
      <w:lvlJc w:val="left"/>
      <w:pPr>
        <w:ind w:left="6480" w:hanging="360"/>
      </w:pPr>
      <w:rPr>
        <w:rFonts w:ascii="Wingdings" w:hAnsi="Wingdings" w:hint="default"/>
      </w:rPr>
    </w:lvl>
  </w:abstractNum>
  <w:abstractNum w:abstractNumId="21" w15:restartNumberingAfterBreak="0">
    <w:nsid w:val="4E612B10"/>
    <w:multiLevelType w:val="hybridMultilevel"/>
    <w:tmpl w:val="78B8B68C"/>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0174453"/>
    <w:multiLevelType w:val="hybridMultilevel"/>
    <w:tmpl w:val="AE6CD9F4"/>
    <w:lvl w:ilvl="0" w:tplc="20FE2A7C">
      <w:start w:val="1"/>
      <w:numFmt w:val="bullet"/>
      <w:lvlText w:val="→"/>
      <w:lvlJc w:val="left"/>
      <w:pPr>
        <w:tabs>
          <w:tab w:val="num" w:pos="720"/>
        </w:tabs>
        <w:ind w:left="720" w:hanging="360"/>
      </w:pPr>
      <w:rPr>
        <w:rFonts w:ascii="System Font Regular" w:hAnsi="System Font Regular" w:hint="default"/>
      </w:rPr>
    </w:lvl>
    <w:lvl w:ilvl="1" w:tplc="470E5A18" w:tentative="1">
      <w:start w:val="1"/>
      <w:numFmt w:val="bullet"/>
      <w:lvlText w:val="→"/>
      <w:lvlJc w:val="left"/>
      <w:pPr>
        <w:tabs>
          <w:tab w:val="num" w:pos="1440"/>
        </w:tabs>
        <w:ind w:left="1440" w:hanging="360"/>
      </w:pPr>
      <w:rPr>
        <w:rFonts w:ascii="System Font Regular" w:hAnsi="System Font Regular" w:hint="default"/>
      </w:rPr>
    </w:lvl>
    <w:lvl w:ilvl="2" w:tplc="A51A3ECA" w:tentative="1">
      <w:start w:val="1"/>
      <w:numFmt w:val="bullet"/>
      <w:lvlText w:val="→"/>
      <w:lvlJc w:val="left"/>
      <w:pPr>
        <w:tabs>
          <w:tab w:val="num" w:pos="2160"/>
        </w:tabs>
        <w:ind w:left="2160" w:hanging="360"/>
      </w:pPr>
      <w:rPr>
        <w:rFonts w:ascii="System Font Regular" w:hAnsi="System Font Regular" w:hint="default"/>
      </w:rPr>
    </w:lvl>
    <w:lvl w:ilvl="3" w:tplc="54BE8896" w:tentative="1">
      <w:start w:val="1"/>
      <w:numFmt w:val="bullet"/>
      <w:lvlText w:val="→"/>
      <w:lvlJc w:val="left"/>
      <w:pPr>
        <w:tabs>
          <w:tab w:val="num" w:pos="2880"/>
        </w:tabs>
        <w:ind w:left="2880" w:hanging="360"/>
      </w:pPr>
      <w:rPr>
        <w:rFonts w:ascii="System Font Regular" w:hAnsi="System Font Regular" w:hint="default"/>
      </w:rPr>
    </w:lvl>
    <w:lvl w:ilvl="4" w:tplc="492C94D8" w:tentative="1">
      <w:start w:val="1"/>
      <w:numFmt w:val="bullet"/>
      <w:lvlText w:val="→"/>
      <w:lvlJc w:val="left"/>
      <w:pPr>
        <w:tabs>
          <w:tab w:val="num" w:pos="3600"/>
        </w:tabs>
        <w:ind w:left="3600" w:hanging="360"/>
      </w:pPr>
      <w:rPr>
        <w:rFonts w:ascii="System Font Regular" w:hAnsi="System Font Regular" w:hint="default"/>
      </w:rPr>
    </w:lvl>
    <w:lvl w:ilvl="5" w:tplc="CD26B084" w:tentative="1">
      <w:start w:val="1"/>
      <w:numFmt w:val="bullet"/>
      <w:lvlText w:val="→"/>
      <w:lvlJc w:val="left"/>
      <w:pPr>
        <w:tabs>
          <w:tab w:val="num" w:pos="4320"/>
        </w:tabs>
        <w:ind w:left="4320" w:hanging="360"/>
      </w:pPr>
      <w:rPr>
        <w:rFonts w:ascii="System Font Regular" w:hAnsi="System Font Regular" w:hint="default"/>
      </w:rPr>
    </w:lvl>
    <w:lvl w:ilvl="6" w:tplc="32B48D5E" w:tentative="1">
      <w:start w:val="1"/>
      <w:numFmt w:val="bullet"/>
      <w:lvlText w:val="→"/>
      <w:lvlJc w:val="left"/>
      <w:pPr>
        <w:tabs>
          <w:tab w:val="num" w:pos="5040"/>
        </w:tabs>
        <w:ind w:left="5040" w:hanging="360"/>
      </w:pPr>
      <w:rPr>
        <w:rFonts w:ascii="System Font Regular" w:hAnsi="System Font Regular" w:hint="default"/>
      </w:rPr>
    </w:lvl>
    <w:lvl w:ilvl="7" w:tplc="E5242052" w:tentative="1">
      <w:start w:val="1"/>
      <w:numFmt w:val="bullet"/>
      <w:lvlText w:val="→"/>
      <w:lvlJc w:val="left"/>
      <w:pPr>
        <w:tabs>
          <w:tab w:val="num" w:pos="5760"/>
        </w:tabs>
        <w:ind w:left="5760" w:hanging="360"/>
      </w:pPr>
      <w:rPr>
        <w:rFonts w:ascii="System Font Regular" w:hAnsi="System Font Regular" w:hint="default"/>
      </w:rPr>
    </w:lvl>
    <w:lvl w:ilvl="8" w:tplc="57C8E762" w:tentative="1">
      <w:start w:val="1"/>
      <w:numFmt w:val="bullet"/>
      <w:lvlText w:val="→"/>
      <w:lvlJc w:val="left"/>
      <w:pPr>
        <w:tabs>
          <w:tab w:val="num" w:pos="6480"/>
        </w:tabs>
        <w:ind w:left="6480" w:hanging="360"/>
      </w:pPr>
      <w:rPr>
        <w:rFonts w:ascii="System Font Regular" w:hAnsi="System Font Regular" w:hint="default"/>
      </w:rPr>
    </w:lvl>
  </w:abstractNum>
  <w:abstractNum w:abstractNumId="23" w15:restartNumberingAfterBreak="0">
    <w:nsid w:val="50773849"/>
    <w:multiLevelType w:val="hybridMultilevel"/>
    <w:tmpl w:val="17C4FF2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AB30FD"/>
    <w:multiLevelType w:val="hybridMultilevel"/>
    <w:tmpl w:val="3CAE6C8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B642BD"/>
    <w:multiLevelType w:val="hybridMultilevel"/>
    <w:tmpl w:val="430CA16A"/>
    <w:lvl w:ilvl="0" w:tplc="00225244">
      <w:start w:val="1"/>
      <w:numFmt w:val="bullet"/>
      <w:lvlText w:val="→"/>
      <w:lvlJc w:val="left"/>
      <w:pPr>
        <w:tabs>
          <w:tab w:val="num" w:pos="720"/>
        </w:tabs>
        <w:ind w:left="720" w:hanging="360"/>
      </w:pPr>
      <w:rPr>
        <w:rFonts w:ascii="System Font Regular" w:hAnsi="System Font Regular" w:hint="default"/>
      </w:rPr>
    </w:lvl>
    <w:lvl w:ilvl="1" w:tplc="53C87F34" w:tentative="1">
      <w:start w:val="1"/>
      <w:numFmt w:val="bullet"/>
      <w:lvlText w:val="→"/>
      <w:lvlJc w:val="left"/>
      <w:pPr>
        <w:tabs>
          <w:tab w:val="num" w:pos="1440"/>
        </w:tabs>
        <w:ind w:left="1440" w:hanging="360"/>
      </w:pPr>
      <w:rPr>
        <w:rFonts w:ascii="System Font Regular" w:hAnsi="System Font Regular" w:hint="default"/>
      </w:rPr>
    </w:lvl>
    <w:lvl w:ilvl="2" w:tplc="76AAF542" w:tentative="1">
      <w:start w:val="1"/>
      <w:numFmt w:val="bullet"/>
      <w:lvlText w:val="→"/>
      <w:lvlJc w:val="left"/>
      <w:pPr>
        <w:tabs>
          <w:tab w:val="num" w:pos="2160"/>
        </w:tabs>
        <w:ind w:left="2160" w:hanging="360"/>
      </w:pPr>
      <w:rPr>
        <w:rFonts w:ascii="System Font Regular" w:hAnsi="System Font Regular" w:hint="default"/>
      </w:rPr>
    </w:lvl>
    <w:lvl w:ilvl="3" w:tplc="88BAE518" w:tentative="1">
      <w:start w:val="1"/>
      <w:numFmt w:val="bullet"/>
      <w:lvlText w:val="→"/>
      <w:lvlJc w:val="left"/>
      <w:pPr>
        <w:tabs>
          <w:tab w:val="num" w:pos="2880"/>
        </w:tabs>
        <w:ind w:left="2880" w:hanging="360"/>
      </w:pPr>
      <w:rPr>
        <w:rFonts w:ascii="System Font Regular" w:hAnsi="System Font Regular" w:hint="default"/>
      </w:rPr>
    </w:lvl>
    <w:lvl w:ilvl="4" w:tplc="64DA8AC2" w:tentative="1">
      <w:start w:val="1"/>
      <w:numFmt w:val="bullet"/>
      <w:lvlText w:val="→"/>
      <w:lvlJc w:val="left"/>
      <w:pPr>
        <w:tabs>
          <w:tab w:val="num" w:pos="3600"/>
        </w:tabs>
        <w:ind w:left="3600" w:hanging="360"/>
      </w:pPr>
      <w:rPr>
        <w:rFonts w:ascii="System Font Regular" w:hAnsi="System Font Regular" w:hint="default"/>
      </w:rPr>
    </w:lvl>
    <w:lvl w:ilvl="5" w:tplc="CA0CA204" w:tentative="1">
      <w:start w:val="1"/>
      <w:numFmt w:val="bullet"/>
      <w:lvlText w:val="→"/>
      <w:lvlJc w:val="left"/>
      <w:pPr>
        <w:tabs>
          <w:tab w:val="num" w:pos="4320"/>
        </w:tabs>
        <w:ind w:left="4320" w:hanging="360"/>
      </w:pPr>
      <w:rPr>
        <w:rFonts w:ascii="System Font Regular" w:hAnsi="System Font Regular" w:hint="default"/>
      </w:rPr>
    </w:lvl>
    <w:lvl w:ilvl="6" w:tplc="04E04A2A" w:tentative="1">
      <w:start w:val="1"/>
      <w:numFmt w:val="bullet"/>
      <w:lvlText w:val="→"/>
      <w:lvlJc w:val="left"/>
      <w:pPr>
        <w:tabs>
          <w:tab w:val="num" w:pos="5040"/>
        </w:tabs>
        <w:ind w:left="5040" w:hanging="360"/>
      </w:pPr>
      <w:rPr>
        <w:rFonts w:ascii="System Font Regular" w:hAnsi="System Font Regular" w:hint="default"/>
      </w:rPr>
    </w:lvl>
    <w:lvl w:ilvl="7" w:tplc="8992462A" w:tentative="1">
      <w:start w:val="1"/>
      <w:numFmt w:val="bullet"/>
      <w:lvlText w:val="→"/>
      <w:lvlJc w:val="left"/>
      <w:pPr>
        <w:tabs>
          <w:tab w:val="num" w:pos="5760"/>
        </w:tabs>
        <w:ind w:left="5760" w:hanging="360"/>
      </w:pPr>
      <w:rPr>
        <w:rFonts w:ascii="System Font Regular" w:hAnsi="System Font Regular" w:hint="default"/>
      </w:rPr>
    </w:lvl>
    <w:lvl w:ilvl="8" w:tplc="1D5A8644" w:tentative="1">
      <w:start w:val="1"/>
      <w:numFmt w:val="bullet"/>
      <w:lvlText w:val="→"/>
      <w:lvlJc w:val="left"/>
      <w:pPr>
        <w:tabs>
          <w:tab w:val="num" w:pos="6480"/>
        </w:tabs>
        <w:ind w:left="6480" w:hanging="360"/>
      </w:pPr>
      <w:rPr>
        <w:rFonts w:ascii="System Font Regular" w:hAnsi="System Font Regular" w:hint="default"/>
      </w:rPr>
    </w:lvl>
  </w:abstractNum>
  <w:abstractNum w:abstractNumId="26" w15:restartNumberingAfterBreak="0">
    <w:nsid w:val="54E8013F"/>
    <w:multiLevelType w:val="hybridMultilevel"/>
    <w:tmpl w:val="0BFE7F8C"/>
    <w:lvl w:ilvl="0" w:tplc="9716BDE0">
      <w:start w:val="1"/>
      <w:numFmt w:val="bullet"/>
      <w:lvlText w:val=""/>
      <w:lvlJc w:val="left"/>
      <w:pPr>
        <w:tabs>
          <w:tab w:val="num" w:pos="720"/>
        </w:tabs>
        <w:ind w:left="720" w:hanging="360"/>
      </w:pPr>
      <w:rPr>
        <w:rFonts w:ascii="Wingdings" w:hAnsi="Wingdings" w:hint="default"/>
      </w:rPr>
    </w:lvl>
    <w:lvl w:ilvl="1" w:tplc="AF225090" w:tentative="1">
      <w:start w:val="1"/>
      <w:numFmt w:val="bullet"/>
      <w:lvlText w:val=""/>
      <w:lvlJc w:val="left"/>
      <w:pPr>
        <w:tabs>
          <w:tab w:val="num" w:pos="1440"/>
        </w:tabs>
        <w:ind w:left="1440" w:hanging="360"/>
      </w:pPr>
      <w:rPr>
        <w:rFonts w:ascii="Wingdings" w:hAnsi="Wingdings" w:hint="default"/>
      </w:rPr>
    </w:lvl>
    <w:lvl w:ilvl="2" w:tplc="0AD253BA" w:tentative="1">
      <w:start w:val="1"/>
      <w:numFmt w:val="bullet"/>
      <w:lvlText w:val=""/>
      <w:lvlJc w:val="left"/>
      <w:pPr>
        <w:tabs>
          <w:tab w:val="num" w:pos="2160"/>
        </w:tabs>
        <w:ind w:left="2160" w:hanging="360"/>
      </w:pPr>
      <w:rPr>
        <w:rFonts w:ascii="Wingdings" w:hAnsi="Wingdings" w:hint="default"/>
      </w:rPr>
    </w:lvl>
    <w:lvl w:ilvl="3" w:tplc="8AFA2D00" w:tentative="1">
      <w:start w:val="1"/>
      <w:numFmt w:val="bullet"/>
      <w:lvlText w:val=""/>
      <w:lvlJc w:val="left"/>
      <w:pPr>
        <w:tabs>
          <w:tab w:val="num" w:pos="2880"/>
        </w:tabs>
        <w:ind w:left="2880" w:hanging="360"/>
      </w:pPr>
      <w:rPr>
        <w:rFonts w:ascii="Wingdings" w:hAnsi="Wingdings" w:hint="default"/>
      </w:rPr>
    </w:lvl>
    <w:lvl w:ilvl="4" w:tplc="A99AE536" w:tentative="1">
      <w:start w:val="1"/>
      <w:numFmt w:val="bullet"/>
      <w:lvlText w:val=""/>
      <w:lvlJc w:val="left"/>
      <w:pPr>
        <w:tabs>
          <w:tab w:val="num" w:pos="3600"/>
        </w:tabs>
        <w:ind w:left="3600" w:hanging="360"/>
      </w:pPr>
      <w:rPr>
        <w:rFonts w:ascii="Wingdings" w:hAnsi="Wingdings" w:hint="default"/>
      </w:rPr>
    </w:lvl>
    <w:lvl w:ilvl="5" w:tplc="D0AAA508" w:tentative="1">
      <w:start w:val="1"/>
      <w:numFmt w:val="bullet"/>
      <w:lvlText w:val=""/>
      <w:lvlJc w:val="left"/>
      <w:pPr>
        <w:tabs>
          <w:tab w:val="num" w:pos="4320"/>
        </w:tabs>
        <w:ind w:left="4320" w:hanging="360"/>
      </w:pPr>
      <w:rPr>
        <w:rFonts w:ascii="Wingdings" w:hAnsi="Wingdings" w:hint="default"/>
      </w:rPr>
    </w:lvl>
    <w:lvl w:ilvl="6" w:tplc="C3482C0C" w:tentative="1">
      <w:start w:val="1"/>
      <w:numFmt w:val="bullet"/>
      <w:lvlText w:val=""/>
      <w:lvlJc w:val="left"/>
      <w:pPr>
        <w:tabs>
          <w:tab w:val="num" w:pos="5040"/>
        </w:tabs>
        <w:ind w:left="5040" w:hanging="360"/>
      </w:pPr>
      <w:rPr>
        <w:rFonts w:ascii="Wingdings" w:hAnsi="Wingdings" w:hint="default"/>
      </w:rPr>
    </w:lvl>
    <w:lvl w:ilvl="7" w:tplc="4E849418" w:tentative="1">
      <w:start w:val="1"/>
      <w:numFmt w:val="bullet"/>
      <w:lvlText w:val=""/>
      <w:lvlJc w:val="left"/>
      <w:pPr>
        <w:tabs>
          <w:tab w:val="num" w:pos="5760"/>
        </w:tabs>
        <w:ind w:left="5760" w:hanging="360"/>
      </w:pPr>
      <w:rPr>
        <w:rFonts w:ascii="Wingdings" w:hAnsi="Wingdings" w:hint="default"/>
      </w:rPr>
    </w:lvl>
    <w:lvl w:ilvl="8" w:tplc="CE2287CA"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6D608CE"/>
    <w:multiLevelType w:val="hybridMultilevel"/>
    <w:tmpl w:val="F45C38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1559CA"/>
    <w:multiLevelType w:val="hybridMultilevel"/>
    <w:tmpl w:val="69267054"/>
    <w:lvl w:ilvl="0" w:tplc="04090003">
      <w:start w:val="1"/>
      <w:numFmt w:val="bullet"/>
      <w:lvlText w:val="o"/>
      <w:lvlJc w:val="left"/>
      <w:pPr>
        <w:ind w:left="709" w:hanging="360"/>
      </w:pPr>
      <w:rPr>
        <w:rFonts w:ascii="Courier New" w:hAnsi="Courier New" w:cs="Courier New" w:hint="default"/>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29" w15:restartNumberingAfterBreak="0">
    <w:nsid w:val="5CD77A63"/>
    <w:multiLevelType w:val="hybridMultilevel"/>
    <w:tmpl w:val="842872FC"/>
    <w:lvl w:ilvl="0" w:tplc="B08C87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F51459"/>
    <w:multiLevelType w:val="hybridMultilevel"/>
    <w:tmpl w:val="B428D3C0"/>
    <w:lvl w:ilvl="0" w:tplc="FF72512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CF20CE"/>
    <w:multiLevelType w:val="hybridMultilevel"/>
    <w:tmpl w:val="75826732"/>
    <w:lvl w:ilvl="0" w:tplc="4776E1B2">
      <w:start w:val="1"/>
      <w:numFmt w:val="bullet"/>
      <w:lvlText w:val="→"/>
      <w:lvlJc w:val="left"/>
      <w:pPr>
        <w:tabs>
          <w:tab w:val="num" w:pos="720"/>
        </w:tabs>
        <w:ind w:left="720" w:hanging="360"/>
      </w:pPr>
      <w:rPr>
        <w:rFonts w:ascii="System Font Regular" w:hAnsi="System Font Regular" w:hint="default"/>
      </w:rPr>
    </w:lvl>
    <w:lvl w:ilvl="1" w:tplc="1C4CE0A6" w:tentative="1">
      <w:start w:val="1"/>
      <w:numFmt w:val="bullet"/>
      <w:lvlText w:val="→"/>
      <w:lvlJc w:val="left"/>
      <w:pPr>
        <w:tabs>
          <w:tab w:val="num" w:pos="1440"/>
        </w:tabs>
        <w:ind w:left="1440" w:hanging="360"/>
      </w:pPr>
      <w:rPr>
        <w:rFonts w:ascii="System Font Regular" w:hAnsi="System Font Regular" w:hint="default"/>
      </w:rPr>
    </w:lvl>
    <w:lvl w:ilvl="2" w:tplc="FDF6629E" w:tentative="1">
      <w:start w:val="1"/>
      <w:numFmt w:val="bullet"/>
      <w:lvlText w:val="→"/>
      <w:lvlJc w:val="left"/>
      <w:pPr>
        <w:tabs>
          <w:tab w:val="num" w:pos="2160"/>
        </w:tabs>
        <w:ind w:left="2160" w:hanging="360"/>
      </w:pPr>
      <w:rPr>
        <w:rFonts w:ascii="System Font Regular" w:hAnsi="System Font Regular" w:hint="default"/>
      </w:rPr>
    </w:lvl>
    <w:lvl w:ilvl="3" w:tplc="D93A3B96" w:tentative="1">
      <w:start w:val="1"/>
      <w:numFmt w:val="bullet"/>
      <w:lvlText w:val="→"/>
      <w:lvlJc w:val="left"/>
      <w:pPr>
        <w:tabs>
          <w:tab w:val="num" w:pos="2880"/>
        </w:tabs>
        <w:ind w:left="2880" w:hanging="360"/>
      </w:pPr>
      <w:rPr>
        <w:rFonts w:ascii="System Font Regular" w:hAnsi="System Font Regular" w:hint="default"/>
      </w:rPr>
    </w:lvl>
    <w:lvl w:ilvl="4" w:tplc="5FB28F18" w:tentative="1">
      <w:start w:val="1"/>
      <w:numFmt w:val="bullet"/>
      <w:lvlText w:val="→"/>
      <w:lvlJc w:val="left"/>
      <w:pPr>
        <w:tabs>
          <w:tab w:val="num" w:pos="3600"/>
        </w:tabs>
        <w:ind w:left="3600" w:hanging="360"/>
      </w:pPr>
      <w:rPr>
        <w:rFonts w:ascii="System Font Regular" w:hAnsi="System Font Regular" w:hint="default"/>
      </w:rPr>
    </w:lvl>
    <w:lvl w:ilvl="5" w:tplc="2C925224" w:tentative="1">
      <w:start w:val="1"/>
      <w:numFmt w:val="bullet"/>
      <w:lvlText w:val="→"/>
      <w:lvlJc w:val="left"/>
      <w:pPr>
        <w:tabs>
          <w:tab w:val="num" w:pos="4320"/>
        </w:tabs>
        <w:ind w:left="4320" w:hanging="360"/>
      </w:pPr>
      <w:rPr>
        <w:rFonts w:ascii="System Font Regular" w:hAnsi="System Font Regular" w:hint="default"/>
      </w:rPr>
    </w:lvl>
    <w:lvl w:ilvl="6" w:tplc="875C6DB0" w:tentative="1">
      <w:start w:val="1"/>
      <w:numFmt w:val="bullet"/>
      <w:lvlText w:val="→"/>
      <w:lvlJc w:val="left"/>
      <w:pPr>
        <w:tabs>
          <w:tab w:val="num" w:pos="5040"/>
        </w:tabs>
        <w:ind w:left="5040" w:hanging="360"/>
      </w:pPr>
      <w:rPr>
        <w:rFonts w:ascii="System Font Regular" w:hAnsi="System Font Regular" w:hint="default"/>
      </w:rPr>
    </w:lvl>
    <w:lvl w:ilvl="7" w:tplc="8774FE8E" w:tentative="1">
      <w:start w:val="1"/>
      <w:numFmt w:val="bullet"/>
      <w:lvlText w:val="→"/>
      <w:lvlJc w:val="left"/>
      <w:pPr>
        <w:tabs>
          <w:tab w:val="num" w:pos="5760"/>
        </w:tabs>
        <w:ind w:left="5760" w:hanging="360"/>
      </w:pPr>
      <w:rPr>
        <w:rFonts w:ascii="System Font Regular" w:hAnsi="System Font Regular" w:hint="default"/>
      </w:rPr>
    </w:lvl>
    <w:lvl w:ilvl="8" w:tplc="21423992" w:tentative="1">
      <w:start w:val="1"/>
      <w:numFmt w:val="bullet"/>
      <w:lvlText w:val="→"/>
      <w:lvlJc w:val="left"/>
      <w:pPr>
        <w:tabs>
          <w:tab w:val="num" w:pos="6480"/>
        </w:tabs>
        <w:ind w:left="6480" w:hanging="360"/>
      </w:pPr>
      <w:rPr>
        <w:rFonts w:ascii="System Font Regular" w:hAnsi="System Font Regular" w:hint="default"/>
      </w:rPr>
    </w:lvl>
  </w:abstractNum>
  <w:abstractNum w:abstractNumId="32" w15:restartNumberingAfterBreak="0">
    <w:nsid w:val="6EF14FF7"/>
    <w:multiLevelType w:val="hybridMultilevel"/>
    <w:tmpl w:val="F25072BE"/>
    <w:lvl w:ilvl="0" w:tplc="71B83172">
      <w:start w:val="1"/>
      <w:numFmt w:val="bullet"/>
      <w:lvlText w:val=""/>
      <w:lvlJc w:val="left"/>
      <w:pPr>
        <w:ind w:left="720" w:hanging="360"/>
      </w:pPr>
      <w:rPr>
        <w:rFonts w:ascii="Symbol" w:hAnsi="Symbol" w:hint="default"/>
      </w:rPr>
    </w:lvl>
    <w:lvl w:ilvl="1" w:tplc="5366F72A">
      <w:start w:val="1"/>
      <w:numFmt w:val="bullet"/>
      <w:lvlText w:val="o"/>
      <w:lvlJc w:val="left"/>
      <w:pPr>
        <w:ind w:left="1440" w:hanging="360"/>
      </w:pPr>
      <w:rPr>
        <w:rFonts w:ascii="Courier New" w:hAnsi="Courier New" w:hint="default"/>
      </w:rPr>
    </w:lvl>
    <w:lvl w:ilvl="2" w:tplc="BFD4B904">
      <w:start w:val="1"/>
      <w:numFmt w:val="bullet"/>
      <w:lvlText w:val=""/>
      <w:lvlJc w:val="left"/>
      <w:pPr>
        <w:ind w:left="2160" w:hanging="360"/>
      </w:pPr>
      <w:rPr>
        <w:rFonts w:ascii="Wingdings" w:hAnsi="Wingdings" w:hint="default"/>
      </w:rPr>
    </w:lvl>
    <w:lvl w:ilvl="3" w:tplc="52BC7156">
      <w:start w:val="1"/>
      <w:numFmt w:val="bullet"/>
      <w:lvlText w:val=""/>
      <w:lvlJc w:val="left"/>
      <w:pPr>
        <w:ind w:left="2880" w:hanging="360"/>
      </w:pPr>
      <w:rPr>
        <w:rFonts w:ascii="Symbol" w:hAnsi="Symbol" w:hint="default"/>
      </w:rPr>
    </w:lvl>
    <w:lvl w:ilvl="4" w:tplc="585AFBBE">
      <w:start w:val="1"/>
      <w:numFmt w:val="bullet"/>
      <w:lvlText w:val="o"/>
      <w:lvlJc w:val="left"/>
      <w:pPr>
        <w:ind w:left="3600" w:hanging="360"/>
      </w:pPr>
      <w:rPr>
        <w:rFonts w:ascii="Courier New" w:hAnsi="Courier New" w:hint="default"/>
      </w:rPr>
    </w:lvl>
    <w:lvl w:ilvl="5" w:tplc="304881B0">
      <w:start w:val="1"/>
      <w:numFmt w:val="bullet"/>
      <w:lvlText w:val=""/>
      <w:lvlJc w:val="left"/>
      <w:pPr>
        <w:ind w:left="4320" w:hanging="360"/>
      </w:pPr>
      <w:rPr>
        <w:rFonts w:ascii="Wingdings" w:hAnsi="Wingdings" w:hint="default"/>
      </w:rPr>
    </w:lvl>
    <w:lvl w:ilvl="6" w:tplc="AED6F670">
      <w:start w:val="1"/>
      <w:numFmt w:val="bullet"/>
      <w:lvlText w:val=""/>
      <w:lvlJc w:val="left"/>
      <w:pPr>
        <w:ind w:left="5040" w:hanging="360"/>
      </w:pPr>
      <w:rPr>
        <w:rFonts w:ascii="Symbol" w:hAnsi="Symbol" w:hint="default"/>
      </w:rPr>
    </w:lvl>
    <w:lvl w:ilvl="7" w:tplc="E38E83F2">
      <w:start w:val="1"/>
      <w:numFmt w:val="bullet"/>
      <w:lvlText w:val="o"/>
      <w:lvlJc w:val="left"/>
      <w:pPr>
        <w:ind w:left="5760" w:hanging="360"/>
      </w:pPr>
      <w:rPr>
        <w:rFonts w:ascii="Courier New" w:hAnsi="Courier New" w:hint="default"/>
      </w:rPr>
    </w:lvl>
    <w:lvl w:ilvl="8" w:tplc="78445BF6">
      <w:start w:val="1"/>
      <w:numFmt w:val="bullet"/>
      <w:lvlText w:val=""/>
      <w:lvlJc w:val="left"/>
      <w:pPr>
        <w:ind w:left="6480" w:hanging="360"/>
      </w:pPr>
      <w:rPr>
        <w:rFonts w:ascii="Wingdings" w:hAnsi="Wingdings" w:hint="default"/>
      </w:rPr>
    </w:lvl>
  </w:abstractNum>
  <w:abstractNum w:abstractNumId="33" w15:restartNumberingAfterBreak="0">
    <w:nsid w:val="702A560F"/>
    <w:multiLevelType w:val="hybridMultilevel"/>
    <w:tmpl w:val="7EF05C1A"/>
    <w:lvl w:ilvl="0" w:tplc="D2660A6E">
      <w:start w:val="1"/>
      <w:numFmt w:val="bullet"/>
      <w:lvlText w:val=""/>
      <w:lvlJc w:val="left"/>
      <w:pPr>
        <w:tabs>
          <w:tab w:val="num" w:pos="720"/>
        </w:tabs>
        <w:ind w:left="720" w:hanging="360"/>
      </w:pPr>
      <w:rPr>
        <w:rFonts w:ascii="Wingdings" w:hAnsi="Wingdings" w:hint="default"/>
      </w:rPr>
    </w:lvl>
    <w:lvl w:ilvl="1" w:tplc="7178829E" w:tentative="1">
      <w:start w:val="1"/>
      <w:numFmt w:val="bullet"/>
      <w:lvlText w:val=""/>
      <w:lvlJc w:val="left"/>
      <w:pPr>
        <w:tabs>
          <w:tab w:val="num" w:pos="1440"/>
        </w:tabs>
        <w:ind w:left="1440" w:hanging="360"/>
      </w:pPr>
      <w:rPr>
        <w:rFonts w:ascii="Wingdings" w:hAnsi="Wingdings" w:hint="default"/>
      </w:rPr>
    </w:lvl>
    <w:lvl w:ilvl="2" w:tplc="78ACEB8A" w:tentative="1">
      <w:start w:val="1"/>
      <w:numFmt w:val="bullet"/>
      <w:lvlText w:val=""/>
      <w:lvlJc w:val="left"/>
      <w:pPr>
        <w:tabs>
          <w:tab w:val="num" w:pos="2160"/>
        </w:tabs>
        <w:ind w:left="2160" w:hanging="360"/>
      </w:pPr>
      <w:rPr>
        <w:rFonts w:ascii="Wingdings" w:hAnsi="Wingdings" w:hint="default"/>
      </w:rPr>
    </w:lvl>
    <w:lvl w:ilvl="3" w:tplc="CCA8E448" w:tentative="1">
      <w:start w:val="1"/>
      <w:numFmt w:val="bullet"/>
      <w:lvlText w:val=""/>
      <w:lvlJc w:val="left"/>
      <w:pPr>
        <w:tabs>
          <w:tab w:val="num" w:pos="2880"/>
        </w:tabs>
        <w:ind w:left="2880" w:hanging="360"/>
      </w:pPr>
      <w:rPr>
        <w:rFonts w:ascii="Wingdings" w:hAnsi="Wingdings" w:hint="default"/>
      </w:rPr>
    </w:lvl>
    <w:lvl w:ilvl="4" w:tplc="3A4CDA32" w:tentative="1">
      <w:start w:val="1"/>
      <w:numFmt w:val="bullet"/>
      <w:lvlText w:val=""/>
      <w:lvlJc w:val="left"/>
      <w:pPr>
        <w:tabs>
          <w:tab w:val="num" w:pos="3600"/>
        </w:tabs>
        <w:ind w:left="3600" w:hanging="360"/>
      </w:pPr>
      <w:rPr>
        <w:rFonts w:ascii="Wingdings" w:hAnsi="Wingdings" w:hint="default"/>
      </w:rPr>
    </w:lvl>
    <w:lvl w:ilvl="5" w:tplc="6A02296E" w:tentative="1">
      <w:start w:val="1"/>
      <w:numFmt w:val="bullet"/>
      <w:lvlText w:val=""/>
      <w:lvlJc w:val="left"/>
      <w:pPr>
        <w:tabs>
          <w:tab w:val="num" w:pos="4320"/>
        </w:tabs>
        <w:ind w:left="4320" w:hanging="360"/>
      </w:pPr>
      <w:rPr>
        <w:rFonts w:ascii="Wingdings" w:hAnsi="Wingdings" w:hint="default"/>
      </w:rPr>
    </w:lvl>
    <w:lvl w:ilvl="6" w:tplc="BA0ABDB6" w:tentative="1">
      <w:start w:val="1"/>
      <w:numFmt w:val="bullet"/>
      <w:lvlText w:val=""/>
      <w:lvlJc w:val="left"/>
      <w:pPr>
        <w:tabs>
          <w:tab w:val="num" w:pos="5040"/>
        </w:tabs>
        <w:ind w:left="5040" w:hanging="360"/>
      </w:pPr>
      <w:rPr>
        <w:rFonts w:ascii="Wingdings" w:hAnsi="Wingdings" w:hint="default"/>
      </w:rPr>
    </w:lvl>
    <w:lvl w:ilvl="7" w:tplc="892A8846" w:tentative="1">
      <w:start w:val="1"/>
      <w:numFmt w:val="bullet"/>
      <w:lvlText w:val=""/>
      <w:lvlJc w:val="left"/>
      <w:pPr>
        <w:tabs>
          <w:tab w:val="num" w:pos="5760"/>
        </w:tabs>
        <w:ind w:left="5760" w:hanging="360"/>
      </w:pPr>
      <w:rPr>
        <w:rFonts w:ascii="Wingdings" w:hAnsi="Wingdings" w:hint="default"/>
      </w:rPr>
    </w:lvl>
    <w:lvl w:ilvl="8" w:tplc="5C823E36"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4EE32BD"/>
    <w:multiLevelType w:val="hybridMultilevel"/>
    <w:tmpl w:val="26363D82"/>
    <w:lvl w:ilvl="0" w:tplc="93882D0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20"/>
  </w:num>
  <w:num w:numId="3">
    <w:abstractNumId w:val="32"/>
  </w:num>
  <w:num w:numId="4">
    <w:abstractNumId w:val="8"/>
  </w:num>
  <w:num w:numId="5">
    <w:abstractNumId w:val="30"/>
  </w:num>
  <w:num w:numId="6">
    <w:abstractNumId w:val="15"/>
  </w:num>
  <w:num w:numId="7">
    <w:abstractNumId w:val="9"/>
  </w:num>
  <w:num w:numId="8">
    <w:abstractNumId w:val="10"/>
  </w:num>
  <w:num w:numId="9">
    <w:abstractNumId w:val="27"/>
  </w:num>
  <w:num w:numId="10">
    <w:abstractNumId w:val="1"/>
  </w:num>
  <w:num w:numId="11">
    <w:abstractNumId w:val="11"/>
  </w:num>
  <w:num w:numId="12">
    <w:abstractNumId w:val="29"/>
  </w:num>
  <w:num w:numId="13">
    <w:abstractNumId w:val="17"/>
  </w:num>
  <w:num w:numId="14">
    <w:abstractNumId w:val="14"/>
  </w:num>
  <w:num w:numId="15">
    <w:abstractNumId w:val="7"/>
  </w:num>
  <w:num w:numId="16">
    <w:abstractNumId w:val="23"/>
  </w:num>
  <w:num w:numId="17">
    <w:abstractNumId w:val="34"/>
  </w:num>
  <w:num w:numId="18">
    <w:abstractNumId w:val="24"/>
  </w:num>
  <w:num w:numId="19">
    <w:abstractNumId w:val="13"/>
  </w:num>
  <w:num w:numId="20">
    <w:abstractNumId w:val="21"/>
  </w:num>
  <w:num w:numId="21">
    <w:abstractNumId w:val="28"/>
  </w:num>
  <w:num w:numId="22">
    <w:abstractNumId w:val="6"/>
  </w:num>
  <w:num w:numId="23">
    <w:abstractNumId w:val="12"/>
  </w:num>
  <w:num w:numId="24">
    <w:abstractNumId w:val="16"/>
  </w:num>
  <w:num w:numId="25">
    <w:abstractNumId w:val="18"/>
  </w:num>
  <w:num w:numId="26">
    <w:abstractNumId w:val="26"/>
  </w:num>
  <w:num w:numId="27">
    <w:abstractNumId w:val="4"/>
  </w:num>
  <w:num w:numId="28">
    <w:abstractNumId w:val="25"/>
  </w:num>
  <w:num w:numId="29">
    <w:abstractNumId w:val="31"/>
  </w:num>
  <w:num w:numId="30">
    <w:abstractNumId w:val="0"/>
  </w:num>
  <w:num w:numId="31">
    <w:abstractNumId w:val="19"/>
  </w:num>
  <w:num w:numId="32">
    <w:abstractNumId w:val="22"/>
  </w:num>
  <w:num w:numId="33">
    <w:abstractNumId w:val="5"/>
  </w:num>
  <w:num w:numId="34">
    <w:abstractNumId w:val="2"/>
  </w:num>
  <w:num w:numId="3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 MF July 17&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2evtzpks5z0uev9v0pdr9bd2tfwzvvvsa5&quot;&gt;My EndNote Library&lt;record-ids&gt;&lt;item&gt;2&lt;/item&gt;&lt;item&gt;3&lt;/item&gt;&lt;item&gt;4&lt;/item&gt;&lt;item&gt;9&lt;/item&gt;&lt;item&gt;17&lt;/item&gt;&lt;item&gt;18&lt;/item&gt;&lt;item&gt;23&lt;/item&gt;&lt;item&gt;25&lt;/item&gt;&lt;item&gt;29&lt;/item&gt;&lt;item&gt;30&lt;/item&gt;&lt;item&gt;35&lt;/item&gt;&lt;item&gt;68&lt;/item&gt;&lt;item&gt;76&lt;/item&gt;&lt;item&gt;107&lt;/item&gt;&lt;item&gt;687&lt;/item&gt;&lt;item&gt;689&lt;/item&gt;&lt;item&gt;692&lt;/item&gt;&lt;item&gt;695&lt;/item&gt;&lt;item&gt;696&lt;/item&gt;&lt;item&gt;718&lt;/item&gt;&lt;item&gt;719&lt;/item&gt;&lt;item&gt;720&lt;/item&gt;&lt;item&gt;753&lt;/item&gt;&lt;item&gt;789&lt;/item&gt;&lt;item&gt;794&lt;/item&gt;&lt;/record-ids&gt;&lt;/item&gt;&lt;/Libraries&gt;"/>
  </w:docVars>
  <w:rsids>
    <w:rsidRoot w:val="009E4CDC"/>
    <w:rsid w:val="00002670"/>
    <w:rsid w:val="00005098"/>
    <w:rsid w:val="00006383"/>
    <w:rsid w:val="00006E7F"/>
    <w:rsid w:val="00007B82"/>
    <w:rsid w:val="00012039"/>
    <w:rsid w:val="000155E9"/>
    <w:rsid w:val="000236DE"/>
    <w:rsid w:val="00024B6C"/>
    <w:rsid w:val="00037602"/>
    <w:rsid w:val="00042015"/>
    <w:rsid w:val="00042085"/>
    <w:rsid w:val="00043EB2"/>
    <w:rsid w:val="0004514C"/>
    <w:rsid w:val="00047833"/>
    <w:rsid w:val="00047E9E"/>
    <w:rsid w:val="0005296C"/>
    <w:rsid w:val="00053E31"/>
    <w:rsid w:val="00054D88"/>
    <w:rsid w:val="00055B8A"/>
    <w:rsid w:val="00056510"/>
    <w:rsid w:val="00064A3D"/>
    <w:rsid w:val="000657B7"/>
    <w:rsid w:val="00065BFA"/>
    <w:rsid w:val="0007128B"/>
    <w:rsid w:val="00076EEF"/>
    <w:rsid w:val="000828B6"/>
    <w:rsid w:val="000845E2"/>
    <w:rsid w:val="000854A5"/>
    <w:rsid w:val="00087ECE"/>
    <w:rsid w:val="00090828"/>
    <w:rsid w:val="00090FE6"/>
    <w:rsid w:val="000916AC"/>
    <w:rsid w:val="000918FF"/>
    <w:rsid w:val="00091F8D"/>
    <w:rsid w:val="000931B1"/>
    <w:rsid w:val="00096C5E"/>
    <w:rsid w:val="000A07D5"/>
    <w:rsid w:val="000A2A13"/>
    <w:rsid w:val="000A3F05"/>
    <w:rsid w:val="000A4901"/>
    <w:rsid w:val="000A56E5"/>
    <w:rsid w:val="000B5FA7"/>
    <w:rsid w:val="000B775E"/>
    <w:rsid w:val="000C17AE"/>
    <w:rsid w:val="000C599E"/>
    <w:rsid w:val="000C679D"/>
    <w:rsid w:val="000D05F4"/>
    <w:rsid w:val="000D2C0C"/>
    <w:rsid w:val="000D5CA6"/>
    <w:rsid w:val="000D7FAF"/>
    <w:rsid w:val="000E4072"/>
    <w:rsid w:val="000E54DB"/>
    <w:rsid w:val="000F2189"/>
    <w:rsid w:val="000F272B"/>
    <w:rsid w:val="000F4EA3"/>
    <w:rsid w:val="000F59BB"/>
    <w:rsid w:val="000F756F"/>
    <w:rsid w:val="001025F0"/>
    <w:rsid w:val="00113ADA"/>
    <w:rsid w:val="001142E1"/>
    <w:rsid w:val="00116A81"/>
    <w:rsid w:val="00116F20"/>
    <w:rsid w:val="00117CE9"/>
    <w:rsid w:val="001200EA"/>
    <w:rsid w:val="001207A8"/>
    <w:rsid w:val="0012266B"/>
    <w:rsid w:val="00122ECD"/>
    <w:rsid w:val="00124445"/>
    <w:rsid w:val="00125E40"/>
    <w:rsid w:val="00126D29"/>
    <w:rsid w:val="001303E9"/>
    <w:rsid w:val="001308F8"/>
    <w:rsid w:val="00130E73"/>
    <w:rsid w:val="00130EE9"/>
    <w:rsid w:val="00133674"/>
    <w:rsid w:val="00134227"/>
    <w:rsid w:val="001365F2"/>
    <w:rsid w:val="001411D2"/>
    <w:rsid w:val="001418D8"/>
    <w:rsid w:val="00144422"/>
    <w:rsid w:val="00144A6B"/>
    <w:rsid w:val="001459B0"/>
    <w:rsid w:val="00151CDE"/>
    <w:rsid w:val="00152C0A"/>
    <w:rsid w:val="00153BCB"/>
    <w:rsid w:val="00157649"/>
    <w:rsid w:val="00161578"/>
    <w:rsid w:val="00166360"/>
    <w:rsid w:val="00166D82"/>
    <w:rsid w:val="001716B6"/>
    <w:rsid w:val="00171BF5"/>
    <w:rsid w:val="001730B5"/>
    <w:rsid w:val="001735C8"/>
    <w:rsid w:val="00173ABA"/>
    <w:rsid w:val="00176557"/>
    <w:rsid w:val="00177F40"/>
    <w:rsid w:val="00194A66"/>
    <w:rsid w:val="001952DE"/>
    <w:rsid w:val="001A0053"/>
    <w:rsid w:val="001A29D5"/>
    <w:rsid w:val="001A532A"/>
    <w:rsid w:val="001A7205"/>
    <w:rsid w:val="001B462F"/>
    <w:rsid w:val="001B5AD0"/>
    <w:rsid w:val="001B604F"/>
    <w:rsid w:val="001C0782"/>
    <w:rsid w:val="001C0B89"/>
    <w:rsid w:val="001C2126"/>
    <w:rsid w:val="001C2238"/>
    <w:rsid w:val="001C4507"/>
    <w:rsid w:val="001C6368"/>
    <w:rsid w:val="001D4479"/>
    <w:rsid w:val="001D5001"/>
    <w:rsid w:val="001E4726"/>
    <w:rsid w:val="001E63E3"/>
    <w:rsid w:val="001E68C3"/>
    <w:rsid w:val="001F0B18"/>
    <w:rsid w:val="001F0C1F"/>
    <w:rsid w:val="001F0CB6"/>
    <w:rsid w:val="001F1EBF"/>
    <w:rsid w:val="001F4FD9"/>
    <w:rsid w:val="001F5E41"/>
    <w:rsid w:val="00200672"/>
    <w:rsid w:val="00200E02"/>
    <w:rsid w:val="002046A0"/>
    <w:rsid w:val="00205668"/>
    <w:rsid w:val="00207535"/>
    <w:rsid w:val="00207540"/>
    <w:rsid w:val="0022175C"/>
    <w:rsid w:val="00222C27"/>
    <w:rsid w:val="00225974"/>
    <w:rsid w:val="0022726A"/>
    <w:rsid w:val="002319D4"/>
    <w:rsid w:val="002325FF"/>
    <w:rsid w:val="002342F7"/>
    <w:rsid w:val="00240C87"/>
    <w:rsid w:val="002430AF"/>
    <w:rsid w:val="002433AA"/>
    <w:rsid w:val="002453A0"/>
    <w:rsid w:val="00253DB5"/>
    <w:rsid w:val="00255BA6"/>
    <w:rsid w:val="0025698F"/>
    <w:rsid w:val="0025729D"/>
    <w:rsid w:val="00266182"/>
    <w:rsid w:val="00267624"/>
    <w:rsid w:val="002676FF"/>
    <w:rsid w:val="002706FB"/>
    <w:rsid w:val="00271035"/>
    <w:rsid w:val="002715D9"/>
    <w:rsid w:val="00271C40"/>
    <w:rsid w:val="00275DC7"/>
    <w:rsid w:val="002841A9"/>
    <w:rsid w:val="002864AD"/>
    <w:rsid w:val="002915B1"/>
    <w:rsid w:val="00291C17"/>
    <w:rsid w:val="002942EC"/>
    <w:rsid w:val="00296322"/>
    <w:rsid w:val="002A1D9A"/>
    <w:rsid w:val="002A67F9"/>
    <w:rsid w:val="002B1A0F"/>
    <w:rsid w:val="002B579B"/>
    <w:rsid w:val="002B5E2E"/>
    <w:rsid w:val="002B5F5F"/>
    <w:rsid w:val="002C1994"/>
    <w:rsid w:val="002C7FF0"/>
    <w:rsid w:val="002D2CAF"/>
    <w:rsid w:val="002D34AE"/>
    <w:rsid w:val="002D56E1"/>
    <w:rsid w:val="002D6FE4"/>
    <w:rsid w:val="002D7014"/>
    <w:rsid w:val="002D7E7A"/>
    <w:rsid w:val="002E2D79"/>
    <w:rsid w:val="002E3CC0"/>
    <w:rsid w:val="002E53A2"/>
    <w:rsid w:val="002E6003"/>
    <w:rsid w:val="00300ACF"/>
    <w:rsid w:val="00302E46"/>
    <w:rsid w:val="0030346E"/>
    <w:rsid w:val="00303F4B"/>
    <w:rsid w:val="00304CFD"/>
    <w:rsid w:val="00310FB3"/>
    <w:rsid w:val="00311963"/>
    <w:rsid w:val="00315AE7"/>
    <w:rsid w:val="00315E2E"/>
    <w:rsid w:val="003200B1"/>
    <w:rsid w:val="003238D8"/>
    <w:rsid w:val="00324D73"/>
    <w:rsid w:val="00334C25"/>
    <w:rsid w:val="003365A8"/>
    <w:rsid w:val="003371B7"/>
    <w:rsid w:val="00340333"/>
    <w:rsid w:val="0034212A"/>
    <w:rsid w:val="00344B79"/>
    <w:rsid w:val="00344DE4"/>
    <w:rsid w:val="00355CBF"/>
    <w:rsid w:val="003651BA"/>
    <w:rsid w:val="00365694"/>
    <w:rsid w:val="00366546"/>
    <w:rsid w:val="00370AD7"/>
    <w:rsid w:val="00371C8D"/>
    <w:rsid w:val="0037318D"/>
    <w:rsid w:val="00374886"/>
    <w:rsid w:val="003758A2"/>
    <w:rsid w:val="00376DF5"/>
    <w:rsid w:val="0038403B"/>
    <w:rsid w:val="00387C78"/>
    <w:rsid w:val="0039003B"/>
    <w:rsid w:val="00390913"/>
    <w:rsid w:val="00391529"/>
    <w:rsid w:val="0039315F"/>
    <w:rsid w:val="00393A22"/>
    <w:rsid w:val="00394B40"/>
    <w:rsid w:val="003A48B2"/>
    <w:rsid w:val="003A5042"/>
    <w:rsid w:val="003B0D76"/>
    <w:rsid w:val="003B25EA"/>
    <w:rsid w:val="003B3068"/>
    <w:rsid w:val="003B3262"/>
    <w:rsid w:val="003B3621"/>
    <w:rsid w:val="003B444A"/>
    <w:rsid w:val="003B4692"/>
    <w:rsid w:val="003B7ACF"/>
    <w:rsid w:val="003C03CB"/>
    <w:rsid w:val="003C23B2"/>
    <w:rsid w:val="003C2A57"/>
    <w:rsid w:val="003D3A5A"/>
    <w:rsid w:val="003D3A6E"/>
    <w:rsid w:val="003D5587"/>
    <w:rsid w:val="003D5E31"/>
    <w:rsid w:val="003D6669"/>
    <w:rsid w:val="003D7325"/>
    <w:rsid w:val="003E0468"/>
    <w:rsid w:val="003E0CAB"/>
    <w:rsid w:val="003E15E1"/>
    <w:rsid w:val="003E1D5C"/>
    <w:rsid w:val="003E2929"/>
    <w:rsid w:val="003E4421"/>
    <w:rsid w:val="003E5F4C"/>
    <w:rsid w:val="003E6163"/>
    <w:rsid w:val="003E7EC8"/>
    <w:rsid w:val="003F0221"/>
    <w:rsid w:val="003F1F28"/>
    <w:rsid w:val="003F43C9"/>
    <w:rsid w:val="0040554C"/>
    <w:rsid w:val="00405869"/>
    <w:rsid w:val="00407D12"/>
    <w:rsid w:val="00410A19"/>
    <w:rsid w:val="00412087"/>
    <w:rsid w:val="00413DBD"/>
    <w:rsid w:val="00416BA1"/>
    <w:rsid w:val="00420064"/>
    <w:rsid w:val="004258C9"/>
    <w:rsid w:val="004315C4"/>
    <w:rsid w:val="004359F6"/>
    <w:rsid w:val="0043678B"/>
    <w:rsid w:val="00442C54"/>
    <w:rsid w:val="00444C59"/>
    <w:rsid w:val="00444D1C"/>
    <w:rsid w:val="00445F47"/>
    <w:rsid w:val="004463B0"/>
    <w:rsid w:val="00450B6D"/>
    <w:rsid w:val="004520B4"/>
    <w:rsid w:val="00452F8B"/>
    <w:rsid w:val="00456105"/>
    <w:rsid w:val="004604C6"/>
    <w:rsid w:val="00460C3D"/>
    <w:rsid w:val="004633C2"/>
    <w:rsid w:val="004645E7"/>
    <w:rsid w:val="0046550B"/>
    <w:rsid w:val="00465FDC"/>
    <w:rsid w:val="004757C9"/>
    <w:rsid w:val="0047627C"/>
    <w:rsid w:val="00477219"/>
    <w:rsid w:val="004772BD"/>
    <w:rsid w:val="0048445B"/>
    <w:rsid w:val="00490164"/>
    <w:rsid w:val="00495666"/>
    <w:rsid w:val="00495CBE"/>
    <w:rsid w:val="004969FD"/>
    <w:rsid w:val="00496C1E"/>
    <w:rsid w:val="00496C47"/>
    <w:rsid w:val="00497891"/>
    <w:rsid w:val="004A08FE"/>
    <w:rsid w:val="004A0D13"/>
    <w:rsid w:val="004B7C04"/>
    <w:rsid w:val="004C16D2"/>
    <w:rsid w:val="004C6422"/>
    <w:rsid w:val="004C6669"/>
    <w:rsid w:val="004D057A"/>
    <w:rsid w:val="004D2DFA"/>
    <w:rsid w:val="004D3C81"/>
    <w:rsid w:val="004D5FBE"/>
    <w:rsid w:val="004D7DD8"/>
    <w:rsid w:val="004E0AC0"/>
    <w:rsid w:val="004E0C84"/>
    <w:rsid w:val="004E1492"/>
    <w:rsid w:val="004E1856"/>
    <w:rsid w:val="004E1AED"/>
    <w:rsid w:val="004E69FD"/>
    <w:rsid w:val="004F1321"/>
    <w:rsid w:val="004F13C1"/>
    <w:rsid w:val="004F1430"/>
    <w:rsid w:val="004F1C95"/>
    <w:rsid w:val="004F53EC"/>
    <w:rsid w:val="004F716F"/>
    <w:rsid w:val="0050100C"/>
    <w:rsid w:val="00503505"/>
    <w:rsid w:val="00504CAB"/>
    <w:rsid w:val="0050524F"/>
    <w:rsid w:val="00505CB8"/>
    <w:rsid w:val="00510D6A"/>
    <w:rsid w:val="005126E0"/>
    <w:rsid w:val="00512E11"/>
    <w:rsid w:val="00516F17"/>
    <w:rsid w:val="00520584"/>
    <w:rsid w:val="00520C64"/>
    <w:rsid w:val="00520DAB"/>
    <w:rsid w:val="00521536"/>
    <w:rsid w:val="005265D2"/>
    <w:rsid w:val="005312DA"/>
    <w:rsid w:val="00532BF3"/>
    <w:rsid w:val="00534BB6"/>
    <w:rsid w:val="0053511B"/>
    <w:rsid w:val="0053538C"/>
    <w:rsid w:val="00535C54"/>
    <w:rsid w:val="00541FBD"/>
    <w:rsid w:val="005421BB"/>
    <w:rsid w:val="00545A35"/>
    <w:rsid w:val="005517DB"/>
    <w:rsid w:val="00553F37"/>
    <w:rsid w:val="005546A0"/>
    <w:rsid w:val="00555B82"/>
    <w:rsid w:val="005573E6"/>
    <w:rsid w:val="005600B9"/>
    <w:rsid w:val="005671B9"/>
    <w:rsid w:val="00571F49"/>
    <w:rsid w:val="00575C81"/>
    <w:rsid w:val="00576B74"/>
    <w:rsid w:val="0058393A"/>
    <w:rsid w:val="0058507D"/>
    <w:rsid w:val="005869E2"/>
    <w:rsid w:val="005916C0"/>
    <w:rsid w:val="005954F5"/>
    <w:rsid w:val="005A1799"/>
    <w:rsid w:val="005A5601"/>
    <w:rsid w:val="005B2E99"/>
    <w:rsid w:val="005B396F"/>
    <w:rsid w:val="005B4053"/>
    <w:rsid w:val="005B4378"/>
    <w:rsid w:val="005C312D"/>
    <w:rsid w:val="005D0F9A"/>
    <w:rsid w:val="005D3C04"/>
    <w:rsid w:val="005D4B33"/>
    <w:rsid w:val="005E22C0"/>
    <w:rsid w:val="005E2383"/>
    <w:rsid w:val="005E599B"/>
    <w:rsid w:val="005E6445"/>
    <w:rsid w:val="005E69E5"/>
    <w:rsid w:val="005E7573"/>
    <w:rsid w:val="005F2351"/>
    <w:rsid w:val="005F5771"/>
    <w:rsid w:val="005F6077"/>
    <w:rsid w:val="005F6B9F"/>
    <w:rsid w:val="005F7A65"/>
    <w:rsid w:val="00604267"/>
    <w:rsid w:val="0060772B"/>
    <w:rsid w:val="00607BA1"/>
    <w:rsid w:val="006128E1"/>
    <w:rsid w:val="00616FDB"/>
    <w:rsid w:val="0061779F"/>
    <w:rsid w:val="0062211B"/>
    <w:rsid w:val="00626794"/>
    <w:rsid w:val="00630B38"/>
    <w:rsid w:val="0063478A"/>
    <w:rsid w:val="00636EF0"/>
    <w:rsid w:val="00636FB4"/>
    <w:rsid w:val="00640375"/>
    <w:rsid w:val="00641767"/>
    <w:rsid w:val="0064398E"/>
    <w:rsid w:val="00646A1F"/>
    <w:rsid w:val="006531BA"/>
    <w:rsid w:val="00653450"/>
    <w:rsid w:val="00654C06"/>
    <w:rsid w:val="00660D54"/>
    <w:rsid w:val="006619E9"/>
    <w:rsid w:val="0066228A"/>
    <w:rsid w:val="006664E7"/>
    <w:rsid w:val="00667203"/>
    <w:rsid w:val="006675FD"/>
    <w:rsid w:val="006732D1"/>
    <w:rsid w:val="00674358"/>
    <w:rsid w:val="00683B44"/>
    <w:rsid w:val="006861AB"/>
    <w:rsid w:val="006914F8"/>
    <w:rsid w:val="0069436D"/>
    <w:rsid w:val="0069514A"/>
    <w:rsid w:val="0069598F"/>
    <w:rsid w:val="00695ED0"/>
    <w:rsid w:val="00696A19"/>
    <w:rsid w:val="006A3A7F"/>
    <w:rsid w:val="006B4639"/>
    <w:rsid w:val="006C3548"/>
    <w:rsid w:val="006C636B"/>
    <w:rsid w:val="006D1F01"/>
    <w:rsid w:val="006D38AA"/>
    <w:rsid w:val="006D3B85"/>
    <w:rsid w:val="006D52EF"/>
    <w:rsid w:val="006E4918"/>
    <w:rsid w:val="006E79C3"/>
    <w:rsid w:val="006F1489"/>
    <w:rsid w:val="006F3D49"/>
    <w:rsid w:val="006F55CF"/>
    <w:rsid w:val="00705248"/>
    <w:rsid w:val="007062FF"/>
    <w:rsid w:val="00712DBD"/>
    <w:rsid w:val="007158A0"/>
    <w:rsid w:val="00717D35"/>
    <w:rsid w:val="0072221D"/>
    <w:rsid w:val="007223E5"/>
    <w:rsid w:val="00723044"/>
    <w:rsid w:val="0073263E"/>
    <w:rsid w:val="00736B74"/>
    <w:rsid w:val="00740C42"/>
    <w:rsid w:val="00741742"/>
    <w:rsid w:val="00742CF3"/>
    <w:rsid w:val="00743FA1"/>
    <w:rsid w:val="00745DCB"/>
    <w:rsid w:val="007469D1"/>
    <w:rsid w:val="00746CC8"/>
    <w:rsid w:val="00750B6E"/>
    <w:rsid w:val="00750C1C"/>
    <w:rsid w:val="00752101"/>
    <w:rsid w:val="0075259E"/>
    <w:rsid w:val="00752E8D"/>
    <w:rsid w:val="00755091"/>
    <w:rsid w:val="0075620D"/>
    <w:rsid w:val="00756D89"/>
    <w:rsid w:val="00757A5B"/>
    <w:rsid w:val="00760BD0"/>
    <w:rsid w:val="00767793"/>
    <w:rsid w:val="0077006F"/>
    <w:rsid w:val="0077212A"/>
    <w:rsid w:val="00775837"/>
    <w:rsid w:val="00775DD1"/>
    <w:rsid w:val="007800ED"/>
    <w:rsid w:val="00782935"/>
    <w:rsid w:val="0078391E"/>
    <w:rsid w:val="00783D93"/>
    <w:rsid w:val="0078682E"/>
    <w:rsid w:val="007873F3"/>
    <w:rsid w:val="007912C7"/>
    <w:rsid w:val="0079279C"/>
    <w:rsid w:val="007929B6"/>
    <w:rsid w:val="00792A65"/>
    <w:rsid w:val="00792D35"/>
    <w:rsid w:val="00793BF9"/>
    <w:rsid w:val="00797883"/>
    <w:rsid w:val="007A1D3C"/>
    <w:rsid w:val="007A5B6C"/>
    <w:rsid w:val="007B20A1"/>
    <w:rsid w:val="007C2288"/>
    <w:rsid w:val="007C6FC9"/>
    <w:rsid w:val="007D1DDE"/>
    <w:rsid w:val="007D66E1"/>
    <w:rsid w:val="007D6B1E"/>
    <w:rsid w:val="007D6B40"/>
    <w:rsid w:val="007E4321"/>
    <w:rsid w:val="007E782E"/>
    <w:rsid w:val="007F3094"/>
    <w:rsid w:val="00804B00"/>
    <w:rsid w:val="008050B1"/>
    <w:rsid w:val="008132A2"/>
    <w:rsid w:val="00817362"/>
    <w:rsid w:val="008205B5"/>
    <w:rsid w:val="00830FCF"/>
    <w:rsid w:val="00833885"/>
    <w:rsid w:val="00840443"/>
    <w:rsid w:val="00841B69"/>
    <w:rsid w:val="00841C74"/>
    <w:rsid w:val="00856D8C"/>
    <w:rsid w:val="008609FB"/>
    <w:rsid w:val="00860A7E"/>
    <w:rsid w:val="00861808"/>
    <w:rsid w:val="008645FD"/>
    <w:rsid w:val="00867616"/>
    <w:rsid w:val="00871B37"/>
    <w:rsid w:val="00872B08"/>
    <w:rsid w:val="00874B1D"/>
    <w:rsid w:val="008808BB"/>
    <w:rsid w:val="00880ED9"/>
    <w:rsid w:val="008826CA"/>
    <w:rsid w:val="00883B8F"/>
    <w:rsid w:val="0088590B"/>
    <w:rsid w:val="00892394"/>
    <w:rsid w:val="00894D15"/>
    <w:rsid w:val="008951BC"/>
    <w:rsid w:val="00896170"/>
    <w:rsid w:val="008977D2"/>
    <w:rsid w:val="008A0AA1"/>
    <w:rsid w:val="008A0E9A"/>
    <w:rsid w:val="008A2B3D"/>
    <w:rsid w:val="008A3273"/>
    <w:rsid w:val="008A65F8"/>
    <w:rsid w:val="008B0529"/>
    <w:rsid w:val="008B095D"/>
    <w:rsid w:val="008B6F49"/>
    <w:rsid w:val="008C35F9"/>
    <w:rsid w:val="008C4EE0"/>
    <w:rsid w:val="008C61E6"/>
    <w:rsid w:val="008D30DA"/>
    <w:rsid w:val="008D3D63"/>
    <w:rsid w:val="008E0D50"/>
    <w:rsid w:val="008E44DF"/>
    <w:rsid w:val="008E50A1"/>
    <w:rsid w:val="008E7BEF"/>
    <w:rsid w:val="008F1F9D"/>
    <w:rsid w:val="008F4620"/>
    <w:rsid w:val="009004D1"/>
    <w:rsid w:val="009008AA"/>
    <w:rsid w:val="009106D9"/>
    <w:rsid w:val="00911652"/>
    <w:rsid w:val="00921B8E"/>
    <w:rsid w:val="00922109"/>
    <w:rsid w:val="00926026"/>
    <w:rsid w:val="00926A8C"/>
    <w:rsid w:val="00926E5C"/>
    <w:rsid w:val="00931977"/>
    <w:rsid w:val="0093293F"/>
    <w:rsid w:val="00933088"/>
    <w:rsid w:val="00934727"/>
    <w:rsid w:val="00934973"/>
    <w:rsid w:val="009377C0"/>
    <w:rsid w:val="00940862"/>
    <w:rsid w:val="00942988"/>
    <w:rsid w:val="00947A6E"/>
    <w:rsid w:val="00950CB5"/>
    <w:rsid w:val="009513B6"/>
    <w:rsid w:val="00951814"/>
    <w:rsid w:val="0095231B"/>
    <w:rsid w:val="00953DDB"/>
    <w:rsid w:val="00954A06"/>
    <w:rsid w:val="00961C33"/>
    <w:rsid w:val="00965EDF"/>
    <w:rsid w:val="0097047B"/>
    <w:rsid w:val="00973C5B"/>
    <w:rsid w:val="009779DA"/>
    <w:rsid w:val="009800B9"/>
    <w:rsid w:val="00981D50"/>
    <w:rsid w:val="00982470"/>
    <w:rsid w:val="00983470"/>
    <w:rsid w:val="009846AB"/>
    <w:rsid w:val="00985646"/>
    <w:rsid w:val="0099059F"/>
    <w:rsid w:val="00994D74"/>
    <w:rsid w:val="00995DB7"/>
    <w:rsid w:val="009A0992"/>
    <w:rsid w:val="009A0D47"/>
    <w:rsid w:val="009A1195"/>
    <w:rsid w:val="009A199A"/>
    <w:rsid w:val="009A337E"/>
    <w:rsid w:val="009A35D6"/>
    <w:rsid w:val="009A643B"/>
    <w:rsid w:val="009B2AD1"/>
    <w:rsid w:val="009B733A"/>
    <w:rsid w:val="009C226E"/>
    <w:rsid w:val="009C47D6"/>
    <w:rsid w:val="009C6031"/>
    <w:rsid w:val="009D2292"/>
    <w:rsid w:val="009D6197"/>
    <w:rsid w:val="009E3DCC"/>
    <w:rsid w:val="009E4175"/>
    <w:rsid w:val="009E4CDC"/>
    <w:rsid w:val="009E5BD6"/>
    <w:rsid w:val="009F27F8"/>
    <w:rsid w:val="009F4D47"/>
    <w:rsid w:val="009F6FD9"/>
    <w:rsid w:val="009F7955"/>
    <w:rsid w:val="009F7BF0"/>
    <w:rsid w:val="009F7F6A"/>
    <w:rsid w:val="00A00665"/>
    <w:rsid w:val="00A00D2D"/>
    <w:rsid w:val="00A031B5"/>
    <w:rsid w:val="00A050F5"/>
    <w:rsid w:val="00A05590"/>
    <w:rsid w:val="00A07848"/>
    <w:rsid w:val="00A11ADC"/>
    <w:rsid w:val="00A12579"/>
    <w:rsid w:val="00A13632"/>
    <w:rsid w:val="00A13F28"/>
    <w:rsid w:val="00A15B50"/>
    <w:rsid w:val="00A23AA5"/>
    <w:rsid w:val="00A243B5"/>
    <w:rsid w:val="00A26FB0"/>
    <w:rsid w:val="00A27A71"/>
    <w:rsid w:val="00A31892"/>
    <w:rsid w:val="00A34E84"/>
    <w:rsid w:val="00A356E3"/>
    <w:rsid w:val="00A35AE1"/>
    <w:rsid w:val="00A362E3"/>
    <w:rsid w:val="00A41722"/>
    <w:rsid w:val="00A434BD"/>
    <w:rsid w:val="00A43881"/>
    <w:rsid w:val="00A53F40"/>
    <w:rsid w:val="00A54D9F"/>
    <w:rsid w:val="00A6185C"/>
    <w:rsid w:val="00A668D9"/>
    <w:rsid w:val="00A72FE8"/>
    <w:rsid w:val="00A74632"/>
    <w:rsid w:val="00A801DD"/>
    <w:rsid w:val="00A80EB8"/>
    <w:rsid w:val="00A86DDC"/>
    <w:rsid w:val="00AA0581"/>
    <w:rsid w:val="00AA11E9"/>
    <w:rsid w:val="00AA1C3F"/>
    <w:rsid w:val="00AA4E4E"/>
    <w:rsid w:val="00AA526B"/>
    <w:rsid w:val="00AA7D5B"/>
    <w:rsid w:val="00AA7E5F"/>
    <w:rsid w:val="00AB16C6"/>
    <w:rsid w:val="00AB1816"/>
    <w:rsid w:val="00AC157D"/>
    <w:rsid w:val="00AC4099"/>
    <w:rsid w:val="00AC6668"/>
    <w:rsid w:val="00AD02F0"/>
    <w:rsid w:val="00AD04CE"/>
    <w:rsid w:val="00AD323F"/>
    <w:rsid w:val="00AD5C67"/>
    <w:rsid w:val="00AE0542"/>
    <w:rsid w:val="00AE0A9A"/>
    <w:rsid w:val="00AE5B21"/>
    <w:rsid w:val="00AF1961"/>
    <w:rsid w:val="00AF5B4C"/>
    <w:rsid w:val="00B007B6"/>
    <w:rsid w:val="00B04BAD"/>
    <w:rsid w:val="00B11366"/>
    <w:rsid w:val="00B13549"/>
    <w:rsid w:val="00B13CFB"/>
    <w:rsid w:val="00B1643A"/>
    <w:rsid w:val="00B24A73"/>
    <w:rsid w:val="00B24A7D"/>
    <w:rsid w:val="00B33983"/>
    <w:rsid w:val="00B37402"/>
    <w:rsid w:val="00B42C62"/>
    <w:rsid w:val="00B50B6B"/>
    <w:rsid w:val="00B52C86"/>
    <w:rsid w:val="00B54175"/>
    <w:rsid w:val="00B54288"/>
    <w:rsid w:val="00B55E43"/>
    <w:rsid w:val="00B5653B"/>
    <w:rsid w:val="00B57D0B"/>
    <w:rsid w:val="00B66D05"/>
    <w:rsid w:val="00B71301"/>
    <w:rsid w:val="00B722DB"/>
    <w:rsid w:val="00B74B0E"/>
    <w:rsid w:val="00B74BDD"/>
    <w:rsid w:val="00B83B1B"/>
    <w:rsid w:val="00B87C46"/>
    <w:rsid w:val="00B92AB0"/>
    <w:rsid w:val="00B92BAB"/>
    <w:rsid w:val="00B930A5"/>
    <w:rsid w:val="00B93919"/>
    <w:rsid w:val="00B95105"/>
    <w:rsid w:val="00B95737"/>
    <w:rsid w:val="00B95E7A"/>
    <w:rsid w:val="00BA2CAD"/>
    <w:rsid w:val="00BA4796"/>
    <w:rsid w:val="00BA4832"/>
    <w:rsid w:val="00BA65F8"/>
    <w:rsid w:val="00BB000A"/>
    <w:rsid w:val="00BB0E1A"/>
    <w:rsid w:val="00BB0E55"/>
    <w:rsid w:val="00BB2EBD"/>
    <w:rsid w:val="00BB47D5"/>
    <w:rsid w:val="00BC7BE1"/>
    <w:rsid w:val="00BD0714"/>
    <w:rsid w:val="00BD0916"/>
    <w:rsid w:val="00BD19D0"/>
    <w:rsid w:val="00BD642A"/>
    <w:rsid w:val="00BE0000"/>
    <w:rsid w:val="00BE0567"/>
    <w:rsid w:val="00BE129D"/>
    <w:rsid w:val="00BE660D"/>
    <w:rsid w:val="00BF3649"/>
    <w:rsid w:val="00BF5C73"/>
    <w:rsid w:val="00C00FD1"/>
    <w:rsid w:val="00C03B03"/>
    <w:rsid w:val="00C063D7"/>
    <w:rsid w:val="00C070D9"/>
    <w:rsid w:val="00C14592"/>
    <w:rsid w:val="00C2076B"/>
    <w:rsid w:val="00C21B2B"/>
    <w:rsid w:val="00C2347A"/>
    <w:rsid w:val="00C25813"/>
    <w:rsid w:val="00C3496C"/>
    <w:rsid w:val="00C40071"/>
    <w:rsid w:val="00C411A3"/>
    <w:rsid w:val="00C42B8A"/>
    <w:rsid w:val="00C4689E"/>
    <w:rsid w:val="00C54F17"/>
    <w:rsid w:val="00C55198"/>
    <w:rsid w:val="00C55A52"/>
    <w:rsid w:val="00C561D5"/>
    <w:rsid w:val="00C56B18"/>
    <w:rsid w:val="00C60F0B"/>
    <w:rsid w:val="00C66A0F"/>
    <w:rsid w:val="00C71A2D"/>
    <w:rsid w:val="00C75EE6"/>
    <w:rsid w:val="00C770F1"/>
    <w:rsid w:val="00C86F69"/>
    <w:rsid w:val="00CA012A"/>
    <w:rsid w:val="00CA178C"/>
    <w:rsid w:val="00CA3609"/>
    <w:rsid w:val="00CA48CA"/>
    <w:rsid w:val="00CB0B93"/>
    <w:rsid w:val="00CB3E86"/>
    <w:rsid w:val="00CB4F5F"/>
    <w:rsid w:val="00CC19E6"/>
    <w:rsid w:val="00CC3F29"/>
    <w:rsid w:val="00CC6F36"/>
    <w:rsid w:val="00CD27DD"/>
    <w:rsid w:val="00CD2BFA"/>
    <w:rsid w:val="00CD2EA7"/>
    <w:rsid w:val="00CD5661"/>
    <w:rsid w:val="00CD74C6"/>
    <w:rsid w:val="00CE0EBA"/>
    <w:rsid w:val="00CE64BE"/>
    <w:rsid w:val="00CF14CD"/>
    <w:rsid w:val="00CF50B9"/>
    <w:rsid w:val="00D07B39"/>
    <w:rsid w:val="00D1194B"/>
    <w:rsid w:val="00D138E3"/>
    <w:rsid w:val="00D13F0D"/>
    <w:rsid w:val="00D172B8"/>
    <w:rsid w:val="00D2031F"/>
    <w:rsid w:val="00D20B4B"/>
    <w:rsid w:val="00D21BD1"/>
    <w:rsid w:val="00D25819"/>
    <w:rsid w:val="00D27FFD"/>
    <w:rsid w:val="00D3558F"/>
    <w:rsid w:val="00D36A34"/>
    <w:rsid w:val="00D402FA"/>
    <w:rsid w:val="00D4103A"/>
    <w:rsid w:val="00D41505"/>
    <w:rsid w:val="00D4460B"/>
    <w:rsid w:val="00D446BF"/>
    <w:rsid w:val="00D45D78"/>
    <w:rsid w:val="00D45EF4"/>
    <w:rsid w:val="00D50A8A"/>
    <w:rsid w:val="00D50BD5"/>
    <w:rsid w:val="00D50F47"/>
    <w:rsid w:val="00D510EB"/>
    <w:rsid w:val="00D51A95"/>
    <w:rsid w:val="00D52149"/>
    <w:rsid w:val="00D57053"/>
    <w:rsid w:val="00D6080C"/>
    <w:rsid w:val="00D60E9C"/>
    <w:rsid w:val="00D61E71"/>
    <w:rsid w:val="00D63BBA"/>
    <w:rsid w:val="00D63DBB"/>
    <w:rsid w:val="00D66B9C"/>
    <w:rsid w:val="00D671E2"/>
    <w:rsid w:val="00D6745A"/>
    <w:rsid w:val="00D708DB"/>
    <w:rsid w:val="00D71C37"/>
    <w:rsid w:val="00D74544"/>
    <w:rsid w:val="00D8054F"/>
    <w:rsid w:val="00D81116"/>
    <w:rsid w:val="00D81C79"/>
    <w:rsid w:val="00D83750"/>
    <w:rsid w:val="00D854B8"/>
    <w:rsid w:val="00D86138"/>
    <w:rsid w:val="00D865DD"/>
    <w:rsid w:val="00D91B38"/>
    <w:rsid w:val="00D956CC"/>
    <w:rsid w:val="00D95B05"/>
    <w:rsid w:val="00DA0D9B"/>
    <w:rsid w:val="00DA19AC"/>
    <w:rsid w:val="00DC09FB"/>
    <w:rsid w:val="00DC114C"/>
    <w:rsid w:val="00DC6D1F"/>
    <w:rsid w:val="00DD0672"/>
    <w:rsid w:val="00DD5FEF"/>
    <w:rsid w:val="00DE224D"/>
    <w:rsid w:val="00DE3AC8"/>
    <w:rsid w:val="00DE408F"/>
    <w:rsid w:val="00DE51FF"/>
    <w:rsid w:val="00DE6BB8"/>
    <w:rsid w:val="00DF1463"/>
    <w:rsid w:val="00DF3A65"/>
    <w:rsid w:val="00DF56B9"/>
    <w:rsid w:val="00E0126A"/>
    <w:rsid w:val="00E067D2"/>
    <w:rsid w:val="00E07157"/>
    <w:rsid w:val="00E10557"/>
    <w:rsid w:val="00E14BB2"/>
    <w:rsid w:val="00E20613"/>
    <w:rsid w:val="00E21AE6"/>
    <w:rsid w:val="00E2458E"/>
    <w:rsid w:val="00E263E8"/>
    <w:rsid w:val="00E264E1"/>
    <w:rsid w:val="00E304B2"/>
    <w:rsid w:val="00E319D9"/>
    <w:rsid w:val="00E333A8"/>
    <w:rsid w:val="00E33B02"/>
    <w:rsid w:val="00E35999"/>
    <w:rsid w:val="00E36853"/>
    <w:rsid w:val="00E41AEE"/>
    <w:rsid w:val="00E42C88"/>
    <w:rsid w:val="00E453F5"/>
    <w:rsid w:val="00E52528"/>
    <w:rsid w:val="00E53DB8"/>
    <w:rsid w:val="00E5554C"/>
    <w:rsid w:val="00E61DD1"/>
    <w:rsid w:val="00E62373"/>
    <w:rsid w:val="00E66480"/>
    <w:rsid w:val="00E66A95"/>
    <w:rsid w:val="00E675A1"/>
    <w:rsid w:val="00E7087F"/>
    <w:rsid w:val="00E7313E"/>
    <w:rsid w:val="00E76B8E"/>
    <w:rsid w:val="00E77441"/>
    <w:rsid w:val="00E84288"/>
    <w:rsid w:val="00E90918"/>
    <w:rsid w:val="00E910E1"/>
    <w:rsid w:val="00E920DA"/>
    <w:rsid w:val="00E93EED"/>
    <w:rsid w:val="00E95CB6"/>
    <w:rsid w:val="00E97697"/>
    <w:rsid w:val="00EA0F27"/>
    <w:rsid w:val="00EA384F"/>
    <w:rsid w:val="00EB0125"/>
    <w:rsid w:val="00EB0FA7"/>
    <w:rsid w:val="00EB169B"/>
    <w:rsid w:val="00EB3BFD"/>
    <w:rsid w:val="00EC3989"/>
    <w:rsid w:val="00ED2787"/>
    <w:rsid w:val="00ED33F4"/>
    <w:rsid w:val="00EE3343"/>
    <w:rsid w:val="00EE3CC2"/>
    <w:rsid w:val="00EE4DAB"/>
    <w:rsid w:val="00EE5651"/>
    <w:rsid w:val="00EE617C"/>
    <w:rsid w:val="00EF0E98"/>
    <w:rsid w:val="00EF1AD9"/>
    <w:rsid w:val="00EF1DB1"/>
    <w:rsid w:val="00F026CD"/>
    <w:rsid w:val="00F055D3"/>
    <w:rsid w:val="00F0610E"/>
    <w:rsid w:val="00F0676B"/>
    <w:rsid w:val="00F107F9"/>
    <w:rsid w:val="00F1215D"/>
    <w:rsid w:val="00F13B82"/>
    <w:rsid w:val="00F142FF"/>
    <w:rsid w:val="00F20A97"/>
    <w:rsid w:val="00F21741"/>
    <w:rsid w:val="00F21966"/>
    <w:rsid w:val="00F24201"/>
    <w:rsid w:val="00F24C38"/>
    <w:rsid w:val="00F25D8F"/>
    <w:rsid w:val="00F2654B"/>
    <w:rsid w:val="00F27B04"/>
    <w:rsid w:val="00F27E60"/>
    <w:rsid w:val="00F3115A"/>
    <w:rsid w:val="00F31F48"/>
    <w:rsid w:val="00F3358D"/>
    <w:rsid w:val="00F3546D"/>
    <w:rsid w:val="00F47B52"/>
    <w:rsid w:val="00F5405C"/>
    <w:rsid w:val="00F55C13"/>
    <w:rsid w:val="00F63AAC"/>
    <w:rsid w:val="00F6656B"/>
    <w:rsid w:val="00F727E1"/>
    <w:rsid w:val="00F72FEC"/>
    <w:rsid w:val="00F76A5A"/>
    <w:rsid w:val="00F82106"/>
    <w:rsid w:val="00F8267A"/>
    <w:rsid w:val="00F84FE8"/>
    <w:rsid w:val="00F85B95"/>
    <w:rsid w:val="00F868C0"/>
    <w:rsid w:val="00F86FB5"/>
    <w:rsid w:val="00F87BF1"/>
    <w:rsid w:val="00F909EF"/>
    <w:rsid w:val="00F948E4"/>
    <w:rsid w:val="00F9585C"/>
    <w:rsid w:val="00FA0770"/>
    <w:rsid w:val="00FA09D3"/>
    <w:rsid w:val="00FA2D42"/>
    <w:rsid w:val="00FA4E78"/>
    <w:rsid w:val="00FB55AB"/>
    <w:rsid w:val="00FB5F3C"/>
    <w:rsid w:val="00FB6F1B"/>
    <w:rsid w:val="00FB7B77"/>
    <w:rsid w:val="00FB7CC5"/>
    <w:rsid w:val="00FC5053"/>
    <w:rsid w:val="00FC7C43"/>
    <w:rsid w:val="00FD1596"/>
    <w:rsid w:val="00FD5B68"/>
    <w:rsid w:val="00FE4BDF"/>
    <w:rsid w:val="00FE61DC"/>
    <w:rsid w:val="00FE6552"/>
    <w:rsid w:val="00FE7416"/>
    <w:rsid w:val="00FE7D1A"/>
    <w:rsid w:val="00FF130D"/>
    <w:rsid w:val="00FF1C99"/>
    <w:rsid w:val="00FF398C"/>
    <w:rsid w:val="00FF48AD"/>
    <w:rsid w:val="00FF4B39"/>
    <w:rsid w:val="00FF5E4E"/>
    <w:rsid w:val="035F9BE9"/>
    <w:rsid w:val="066AF63C"/>
    <w:rsid w:val="213EE1CA"/>
    <w:rsid w:val="336E4B48"/>
    <w:rsid w:val="38005287"/>
    <w:rsid w:val="3B33E035"/>
    <w:rsid w:val="3BEBEB3F"/>
    <w:rsid w:val="40EAC124"/>
    <w:rsid w:val="4A88BB30"/>
    <w:rsid w:val="4C6A248D"/>
    <w:rsid w:val="5098EEF4"/>
    <w:rsid w:val="660B06BB"/>
    <w:rsid w:val="66A70FC8"/>
    <w:rsid w:val="6923E18E"/>
    <w:rsid w:val="6B7B9C38"/>
    <w:rsid w:val="765C5B21"/>
    <w:rsid w:val="766417D8"/>
    <w:rsid w:val="7BA2E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A0ED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B095D"/>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144A6B"/>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E206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061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65EDF"/>
    <w:rPr>
      <w:b/>
      <w:bCs/>
      <w:sz w:val="20"/>
      <w:szCs w:val="20"/>
    </w:rPr>
  </w:style>
  <w:style w:type="character" w:customStyle="1" w:styleId="CommentSubjectChar">
    <w:name w:val="Comment Subject Char"/>
    <w:basedOn w:val="CommentTextChar"/>
    <w:link w:val="CommentSubject"/>
    <w:uiPriority w:val="99"/>
    <w:semiHidden/>
    <w:rsid w:val="00965EDF"/>
    <w:rPr>
      <w:b/>
      <w:bCs/>
      <w:sz w:val="20"/>
      <w:szCs w:val="20"/>
    </w:rPr>
  </w:style>
  <w:style w:type="character" w:customStyle="1" w:styleId="highlight">
    <w:name w:val="highlight"/>
    <w:basedOn w:val="DefaultParagraphFont"/>
    <w:rsid w:val="00965EDF"/>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customStyle="1" w:styleId="EndNoteBibliographyTitle">
    <w:name w:val="EndNote Bibliography Title"/>
    <w:basedOn w:val="Normal"/>
    <w:link w:val="EndNoteBibliographyTitleChar"/>
    <w:rsid w:val="00006E7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6E7F"/>
    <w:rPr>
      <w:rFonts w:ascii="Calibri" w:hAnsi="Calibri" w:cs="Calibri"/>
      <w:noProof/>
    </w:rPr>
  </w:style>
  <w:style w:type="paragraph" w:customStyle="1" w:styleId="EndNoteBibliography">
    <w:name w:val="EndNote Bibliography"/>
    <w:basedOn w:val="Normal"/>
    <w:link w:val="EndNoteBibliographyChar"/>
    <w:rsid w:val="00006E7F"/>
    <w:rPr>
      <w:rFonts w:ascii="Calibri" w:hAnsi="Calibri" w:cs="Calibri"/>
      <w:noProof/>
    </w:rPr>
  </w:style>
  <w:style w:type="character" w:customStyle="1" w:styleId="EndNoteBibliographyChar">
    <w:name w:val="EndNote Bibliography Char"/>
    <w:basedOn w:val="DefaultParagraphFont"/>
    <w:link w:val="EndNoteBibliography"/>
    <w:rsid w:val="00006E7F"/>
    <w:rPr>
      <w:rFonts w:ascii="Calibri" w:hAnsi="Calibri" w:cs="Calibri"/>
      <w:noProof/>
    </w:rPr>
  </w:style>
  <w:style w:type="character" w:customStyle="1" w:styleId="UnresolvedMention1">
    <w:name w:val="Unresolved Mention1"/>
    <w:basedOn w:val="DefaultParagraphFont"/>
    <w:uiPriority w:val="99"/>
    <w:rsid w:val="00006E7F"/>
    <w:rPr>
      <w:color w:val="605E5C"/>
      <w:shd w:val="clear" w:color="auto" w:fill="E1DFDD"/>
    </w:rPr>
  </w:style>
  <w:style w:type="character" w:customStyle="1" w:styleId="UnresolvedMention2">
    <w:name w:val="Unresolved Mention2"/>
    <w:basedOn w:val="DefaultParagraphFont"/>
    <w:uiPriority w:val="99"/>
    <w:rsid w:val="00AF1961"/>
    <w:rPr>
      <w:color w:val="605E5C"/>
      <w:shd w:val="clear" w:color="auto" w:fill="E1DFDD"/>
    </w:rPr>
  </w:style>
  <w:style w:type="character" w:styleId="FollowedHyperlink">
    <w:name w:val="FollowedHyperlink"/>
    <w:basedOn w:val="DefaultParagraphFont"/>
    <w:uiPriority w:val="99"/>
    <w:semiHidden/>
    <w:unhideWhenUsed/>
    <w:rsid w:val="00D95B05"/>
    <w:rPr>
      <w:color w:val="954F72" w:themeColor="followedHyperlink"/>
      <w:u w:val="single"/>
    </w:rPr>
  </w:style>
  <w:style w:type="paragraph" w:styleId="Header">
    <w:name w:val="header"/>
    <w:basedOn w:val="Normal"/>
    <w:link w:val="HeaderChar"/>
    <w:uiPriority w:val="99"/>
    <w:unhideWhenUsed/>
    <w:rsid w:val="00DE51FF"/>
    <w:pPr>
      <w:tabs>
        <w:tab w:val="center" w:pos="4680"/>
        <w:tab w:val="right" w:pos="9360"/>
      </w:tabs>
    </w:pPr>
  </w:style>
  <w:style w:type="character" w:customStyle="1" w:styleId="HeaderChar">
    <w:name w:val="Header Char"/>
    <w:basedOn w:val="DefaultParagraphFont"/>
    <w:link w:val="Header"/>
    <w:uiPriority w:val="99"/>
    <w:rsid w:val="00DE51FF"/>
  </w:style>
  <w:style w:type="paragraph" w:styleId="Footer">
    <w:name w:val="footer"/>
    <w:basedOn w:val="Normal"/>
    <w:link w:val="FooterChar"/>
    <w:uiPriority w:val="99"/>
    <w:unhideWhenUsed/>
    <w:rsid w:val="00DE51FF"/>
    <w:pPr>
      <w:tabs>
        <w:tab w:val="center" w:pos="4680"/>
        <w:tab w:val="right" w:pos="9360"/>
      </w:tabs>
    </w:pPr>
  </w:style>
  <w:style w:type="character" w:customStyle="1" w:styleId="FooterChar">
    <w:name w:val="Footer Char"/>
    <w:basedOn w:val="DefaultParagraphFont"/>
    <w:link w:val="Footer"/>
    <w:uiPriority w:val="99"/>
    <w:rsid w:val="00DE51FF"/>
  </w:style>
  <w:style w:type="character" w:styleId="UnresolvedMention">
    <w:name w:val="Unresolved Mention"/>
    <w:basedOn w:val="DefaultParagraphFont"/>
    <w:uiPriority w:val="99"/>
    <w:rsid w:val="00871B37"/>
    <w:rPr>
      <w:color w:val="605E5C"/>
      <w:shd w:val="clear" w:color="auto" w:fill="E1DFDD"/>
    </w:rPr>
  </w:style>
  <w:style w:type="character" w:styleId="LineNumber">
    <w:name w:val="line number"/>
    <w:basedOn w:val="DefaultParagraphFont"/>
    <w:uiPriority w:val="99"/>
    <w:semiHidden/>
    <w:unhideWhenUsed/>
    <w:rsid w:val="003B3068"/>
  </w:style>
  <w:style w:type="character" w:styleId="PageNumber">
    <w:name w:val="page number"/>
    <w:basedOn w:val="DefaultParagraphFont"/>
    <w:uiPriority w:val="99"/>
    <w:semiHidden/>
    <w:unhideWhenUsed/>
    <w:rsid w:val="00255BA6"/>
  </w:style>
  <w:style w:type="table" w:styleId="TableGrid">
    <w:name w:val="Table Grid"/>
    <w:basedOn w:val="TableNormal"/>
    <w:uiPriority w:val="59"/>
    <w:unhideWhenUsed/>
    <w:rsid w:val="00255BA6"/>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81D50"/>
  </w:style>
  <w:style w:type="paragraph" w:styleId="Revision">
    <w:name w:val="Revision"/>
    <w:hidden/>
    <w:uiPriority w:val="99"/>
    <w:semiHidden/>
    <w:rsid w:val="00B57D0B"/>
  </w:style>
  <w:style w:type="character" w:customStyle="1" w:styleId="id-label">
    <w:name w:val="id-label"/>
    <w:basedOn w:val="DefaultParagraphFont"/>
    <w:rsid w:val="00D86138"/>
  </w:style>
  <w:style w:type="character" w:styleId="Strong">
    <w:name w:val="Strong"/>
    <w:basedOn w:val="DefaultParagraphFont"/>
    <w:uiPriority w:val="22"/>
    <w:qFormat/>
    <w:rsid w:val="00D8613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82445">
      <w:bodyDiv w:val="1"/>
      <w:marLeft w:val="0"/>
      <w:marRight w:val="0"/>
      <w:marTop w:val="0"/>
      <w:marBottom w:val="0"/>
      <w:divBdr>
        <w:top w:val="none" w:sz="0" w:space="0" w:color="auto"/>
        <w:left w:val="none" w:sz="0" w:space="0" w:color="auto"/>
        <w:bottom w:val="none" w:sz="0" w:space="0" w:color="auto"/>
        <w:right w:val="none" w:sz="0" w:space="0" w:color="auto"/>
      </w:divBdr>
    </w:div>
    <w:div w:id="206994154">
      <w:bodyDiv w:val="1"/>
      <w:marLeft w:val="0"/>
      <w:marRight w:val="0"/>
      <w:marTop w:val="0"/>
      <w:marBottom w:val="0"/>
      <w:divBdr>
        <w:top w:val="none" w:sz="0" w:space="0" w:color="auto"/>
        <w:left w:val="none" w:sz="0" w:space="0" w:color="auto"/>
        <w:bottom w:val="none" w:sz="0" w:space="0" w:color="auto"/>
        <w:right w:val="none" w:sz="0" w:space="0" w:color="auto"/>
      </w:divBdr>
    </w:div>
    <w:div w:id="329875102">
      <w:bodyDiv w:val="1"/>
      <w:marLeft w:val="0"/>
      <w:marRight w:val="0"/>
      <w:marTop w:val="0"/>
      <w:marBottom w:val="0"/>
      <w:divBdr>
        <w:top w:val="none" w:sz="0" w:space="0" w:color="auto"/>
        <w:left w:val="none" w:sz="0" w:space="0" w:color="auto"/>
        <w:bottom w:val="none" w:sz="0" w:space="0" w:color="auto"/>
        <w:right w:val="none" w:sz="0" w:space="0" w:color="auto"/>
      </w:divBdr>
    </w:div>
    <w:div w:id="833684436">
      <w:bodyDiv w:val="1"/>
      <w:marLeft w:val="0"/>
      <w:marRight w:val="0"/>
      <w:marTop w:val="0"/>
      <w:marBottom w:val="0"/>
      <w:divBdr>
        <w:top w:val="none" w:sz="0" w:space="0" w:color="auto"/>
        <w:left w:val="none" w:sz="0" w:space="0" w:color="auto"/>
        <w:bottom w:val="none" w:sz="0" w:space="0" w:color="auto"/>
        <w:right w:val="none" w:sz="0" w:space="0" w:color="auto"/>
      </w:divBdr>
    </w:div>
    <w:div w:id="897135513">
      <w:bodyDiv w:val="1"/>
      <w:marLeft w:val="0"/>
      <w:marRight w:val="0"/>
      <w:marTop w:val="0"/>
      <w:marBottom w:val="0"/>
      <w:divBdr>
        <w:top w:val="none" w:sz="0" w:space="0" w:color="auto"/>
        <w:left w:val="none" w:sz="0" w:space="0" w:color="auto"/>
        <w:bottom w:val="none" w:sz="0" w:space="0" w:color="auto"/>
        <w:right w:val="none" w:sz="0" w:space="0" w:color="auto"/>
      </w:divBdr>
      <w:divsChild>
        <w:div w:id="772239635">
          <w:marLeft w:val="0"/>
          <w:marRight w:val="0"/>
          <w:marTop w:val="0"/>
          <w:marBottom w:val="0"/>
          <w:divBdr>
            <w:top w:val="none" w:sz="0" w:space="0" w:color="auto"/>
            <w:left w:val="none" w:sz="0" w:space="0" w:color="auto"/>
            <w:bottom w:val="none" w:sz="0" w:space="0" w:color="auto"/>
            <w:right w:val="none" w:sz="0" w:space="0" w:color="auto"/>
          </w:divBdr>
        </w:div>
        <w:div w:id="2123062813">
          <w:marLeft w:val="0"/>
          <w:marRight w:val="0"/>
          <w:marTop w:val="0"/>
          <w:marBottom w:val="0"/>
          <w:divBdr>
            <w:top w:val="none" w:sz="0" w:space="0" w:color="auto"/>
            <w:left w:val="none" w:sz="0" w:space="0" w:color="auto"/>
            <w:bottom w:val="none" w:sz="0" w:space="0" w:color="auto"/>
            <w:right w:val="none" w:sz="0" w:space="0" w:color="auto"/>
          </w:divBdr>
        </w:div>
      </w:divsChild>
    </w:div>
    <w:div w:id="1682468710">
      <w:bodyDiv w:val="1"/>
      <w:marLeft w:val="0"/>
      <w:marRight w:val="0"/>
      <w:marTop w:val="0"/>
      <w:marBottom w:val="0"/>
      <w:divBdr>
        <w:top w:val="none" w:sz="0" w:space="0" w:color="auto"/>
        <w:left w:val="none" w:sz="0" w:space="0" w:color="auto"/>
        <w:bottom w:val="none" w:sz="0" w:space="0" w:color="auto"/>
        <w:right w:val="none" w:sz="0" w:space="0" w:color="auto"/>
      </w:divBdr>
    </w:div>
    <w:div w:id="1928153863">
      <w:bodyDiv w:val="1"/>
      <w:marLeft w:val="0"/>
      <w:marRight w:val="0"/>
      <w:marTop w:val="0"/>
      <w:marBottom w:val="0"/>
      <w:divBdr>
        <w:top w:val="none" w:sz="0" w:space="0" w:color="auto"/>
        <w:left w:val="none" w:sz="0" w:space="0" w:color="auto"/>
        <w:bottom w:val="none" w:sz="0" w:space="0" w:color="auto"/>
        <w:right w:val="none" w:sz="0" w:space="0" w:color="auto"/>
      </w:divBdr>
    </w:div>
    <w:div w:id="2056460945">
      <w:bodyDiv w:val="1"/>
      <w:marLeft w:val="0"/>
      <w:marRight w:val="0"/>
      <w:marTop w:val="0"/>
      <w:marBottom w:val="0"/>
      <w:divBdr>
        <w:top w:val="none" w:sz="0" w:space="0" w:color="auto"/>
        <w:left w:val="none" w:sz="0" w:space="0" w:color="auto"/>
        <w:bottom w:val="none" w:sz="0" w:space="0" w:color="auto"/>
        <w:right w:val="none" w:sz="0" w:space="0" w:color="auto"/>
      </w:divBdr>
    </w:div>
    <w:div w:id="2075395173">
      <w:bodyDiv w:val="1"/>
      <w:marLeft w:val="0"/>
      <w:marRight w:val="0"/>
      <w:marTop w:val="0"/>
      <w:marBottom w:val="0"/>
      <w:divBdr>
        <w:top w:val="none" w:sz="0" w:space="0" w:color="auto"/>
        <w:left w:val="none" w:sz="0" w:space="0" w:color="auto"/>
        <w:bottom w:val="none" w:sz="0" w:space="0" w:color="auto"/>
        <w:right w:val="none" w:sz="0" w:space="0" w:color="auto"/>
      </w:divBdr>
    </w:div>
    <w:div w:id="21121682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3" Type="http://schemas.microsoft.com/office/2018/08/relationships/commentsExtensible" Target="commentsExtensible.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D59E5DCECE564FA10C6398EE97DD9D" ma:contentTypeVersion="14" ma:contentTypeDescription="Create a new document." ma:contentTypeScope="" ma:versionID="9a47b2fbb963ff525495cb87e314b885">
  <xsd:schema xmlns:xsd="http://www.w3.org/2001/XMLSchema" xmlns:xs="http://www.w3.org/2001/XMLSchema" xmlns:p="http://schemas.microsoft.com/office/2006/metadata/properties" xmlns:ns1="http://schemas.microsoft.com/sharepoint/v3" xmlns:ns2="656be2df-9102-49c3-a304-3ca3d909afcc" xmlns:ns3="8e132c6d-ff9c-4589-9da1-cde70267966d" targetNamespace="http://schemas.microsoft.com/office/2006/metadata/properties" ma:root="true" ma:fieldsID="bd9202c04443d5b09781bf2bd42bea56" ns1:_="" ns2:_="" ns3:_="">
    <xsd:import namespace="http://schemas.microsoft.com/sharepoint/v3"/>
    <xsd:import namespace="656be2df-9102-49c3-a304-3ca3d909afcc"/>
    <xsd:import namespace="8e132c6d-ff9c-4589-9da1-cde70267966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1:_ip_UnifiedCompliancePolicyProperties" minOccurs="0"/>
                <xsd:element ref="ns1:_ip_UnifiedCompliancePolicyUIActio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56be2df-9102-49c3-a304-3ca3d909af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132c6d-ff9c-4589-9da1-cde70267966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t:contentTypeSchema xmlns:ct="http://schemas.microsoft.com/office/2006/metadata/contentType" xmlns:ma="http://schemas.microsoft.com/office/2006/metadata/properties/metaAttributes" ct:_="" ma:_="" ma:contentTypeName="Document" ma:contentTypeID="0x010100E7A3D9810384A64094AC1363CB08A2BD" ma:contentTypeVersion="13" ma:contentTypeDescription="Create a new document." ma:contentTypeScope="" ma:versionID="0aefe993e1d8e49e20ab95b5d574f994">
  <xsd:schema xmlns:xsd="http://www.w3.org/2001/XMLSchema" xmlns:xs="http://www.w3.org/2001/XMLSchema" xmlns:p="http://schemas.microsoft.com/office/2006/metadata/properties" xmlns:ns3="afd3dc8e-bfa2-4eba-ba60-8c878d00bf0e" xmlns:ns4="f9fc8f11-afd5-409e-95ed-5c8765286748" targetNamespace="http://schemas.microsoft.com/office/2006/metadata/properties" ma:root="true" ma:fieldsID="4403413e45605e3aadc3fc38fa494d83" ns3:_="" ns4:_="">
    <xsd:import namespace="afd3dc8e-bfa2-4eba-ba60-8c878d00bf0e"/>
    <xsd:import namespace="f9fc8f11-afd5-409e-95ed-5c87652867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d3dc8e-bfa2-4eba-ba60-8c878d00bf0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9fc8f11-afd5-409e-95ed-5c876528674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F237D08-7C0B-4B5F-80EC-091F1398F7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56be2df-9102-49c3-a304-3ca3d909afcc"/>
    <ds:schemaRef ds:uri="8e132c6d-ff9c-4589-9da1-cde7026796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6D9A18-36F7-4C76-A1D3-BCCEEA7AB0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d3dc8e-bfa2-4eba-ba60-8c878d00bf0e"/>
    <ds:schemaRef ds:uri="f9fc8f11-afd5-409e-95ed-5c87652867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5617F2-B0EB-4535-98BD-5B7EA89020EF}">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35E6AAC-53A5-4485-A0C1-1D197ACBB23D}">
  <ds:schemaRefs>
    <ds:schemaRef ds:uri="http://schemas.microsoft.com/sharepoint/v3/contenttype/forms"/>
  </ds:schemaRefs>
</ds:datastoreItem>
</file>

<file path=customXml/itemProps5.xml><?xml version="1.0" encoding="utf-8"?>
<ds:datastoreItem xmlns:ds="http://schemas.openxmlformats.org/officeDocument/2006/customXml" ds:itemID="{B9335A9E-1CE6-45E2-8067-4F3EDAA5B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62</Words>
  <Characters>2069</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on Foster</dc:creator>
  <cp:keywords/>
  <dc:description/>
  <cp:lastModifiedBy>Madison Foster</cp:lastModifiedBy>
  <cp:revision>3</cp:revision>
  <dcterms:created xsi:type="dcterms:W3CDTF">2020-07-17T21:43:00Z</dcterms:created>
  <dcterms:modified xsi:type="dcterms:W3CDTF">2020-07-1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D59E5DCECE564FA10C6398EE97DD9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